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41E3EAF" w14:textId="77777777" w:rsidR="00E51755" w:rsidRDefault="00E51755">
      <w:pPr>
        <w:rPr>
          <w:sz w:val="24"/>
          <w:szCs w:val="24"/>
        </w:rPr>
      </w:pPr>
      <w:r>
        <w:rPr>
          <w:sz w:val="24"/>
          <w:szCs w:val="24"/>
        </w:rPr>
        <w:t>Supplementary Information.</w:t>
      </w:r>
    </w:p>
    <w:p w14:paraId="3757730D" w14:textId="77777777" w:rsidR="00E51755" w:rsidRDefault="00E51755">
      <w:pPr>
        <w:rPr>
          <w:sz w:val="24"/>
          <w:szCs w:val="24"/>
        </w:rPr>
      </w:pPr>
    </w:p>
    <w:p w14:paraId="30E596E6" w14:textId="77777777" w:rsidR="00E51755" w:rsidRPr="00973450" w:rsidRDefault="00E51755">
      <w:r w:rsidRPr="00973450">
        <w:t>Methods</w:t>
      </w:r>
    </w:p>
    <w:p w14:paraId="15E6934F" w14:textId="26B183F2" w:rsidR="00BE0273" w:rsidRDefault="00BE0273" w:rsidP="00E04039">
      <w:pPr>
        <w:rPr>
          <w:color w:val="000000"/>
        </w:rPr>
      </w:pPr>
      <w:r>
        <w:rPr>
          <w:color w:val="000000"/>
        </w:rPr>
        <w:t>Liquid culture growth inhibition assays</w:t>
      </w:r>
    </w:p>
    <w:p w14:paraId="7A99C6BE" w14:textId="35D70BA5" w:rsidR="00FA37F6" w:rsidRDefault="00E04039" w:rsidP="00E04039">
      <w:pPr>
        <w:rPr>
          <w:color w:val="000000"/>
        </w:rPr>
      </w:pPr>
      <w:r w:rsidRPr="00EE4B26">
        <w:rPr>
          <w:color w:val="000000"/>
        </w:rPr>
        <w:t>To compare the activities of ASM1 and GccF, liquid</w:t>
      </w:r>
      <w:r w:rsidR="005D4F29">
        <w:rPr>
          <w:color w:val="000000"/>
        </w:rPr>
        <w:t xml:space="preserve"> culture</w:t>
      </w:r>
      <w:r w:rsidRPr="00EE4B26">
        <w:rPr>
          <w:color w:val="000000"/>
        </w:rPr>
        <w:t>-based growth inhibition assays were carried out using a modification of the previous method</w:t>
      </w:r>
      <w:r w:rsidR="00FA37F6">
        <w:rPr>
          <w:color w:val="000000"/>
        </w:rPr>
        <w:t xml:space="preserve"> [</w:t>
      </w:r>
      <w:r w:rsidR="005D4F29" w:rsidRPr="005D4F29">
        <w:rPr>
          <w:color w:val="000000"/>
        </w:rPr>
        <w:t>1</w:t>
      </w:r>
      <w:r w:rsidR="00FA37F6">
        <w:rPr>
          <w:color w:val="000000"/>
        </w:rPr>
        <w:t>]</w:t>
      </w:r>
      <w:r w:rsidRPr="00EE4B26">
        <w:rPr>
          <w:color w:val="000000"/>
        </w:rPr>
        <w:t xml:space="preserve">.  An overnight culture of </w:t>
      </w:r>
      <w:r w:rsidRPr="00EE4B26">
        <w:rPr>
          <w:i/>
          <w:iCs/>
          <w:color w:val="000000"/>
        </w:rPr>
        <w:t>L</w:t>
      </w:r>
      <w:r w:rsidR="005D4F29">
        <w:rPr>
          <w:i/>
          <w:iCs/>
          <w:color w:val="000000"/>
        </w:rPr>
        <w:t>b</w:t>
      </w:r>
      <w:r w:rsidRPr="00EE4B26">
        <w:rPr>
          <w:i/>
          <w:iCs/>
          <w:color w:val="000000"/>
        </w:rPr>
        <w:t xml:space="preserve">. plantarum </w:t>
      </w:r>
      <w:r w:rsidRPr="00EE4B26">
        <w:rPr>
          <w:color w:val="000000"/>
        </w:rPr>
        <w:t>ATCC 8014 (MRS medium</w:t>
      </w:r>
      <w:r w:rsidR="00BE0273">
        <w:rPr>
          <w:color w:val="000000"/>
        </w:rPr>
        <w:t xml:space="preserve"> (Merck)</w:t>
      </w:r>
      <w:r w:rsidRPr="00EE4B26">
        <w:rPr>
          <w:color w:val="000000"/>
        </w:rPr>
        <w:t>, 30˚C) was diluted in MRS medium to an</w:t>
      </w:r>
      <w:r w:rsidR="005D4F29">
        <w:rPr>
          <w:color w:val="000000"/>
        </w:rPr>
        <w:t xml:space="preserve"> </w:t>
      </w:r>
      <w:r w:rsidRPr="00EE4B26">
        <w:rPr>
          <w:color w:val="000000"/>
        </w:rPr>
        <w:t>O</w:t>
      </w:r>
      <w:r w:rsidR="005D4F29">
        <w:rPr>
          <w:color w:val="000000"/>
        </w:rPr>
        <w:t>.</w:t>
      </w:r>
      <w:r w:rsidRPr="00EE4B26">
        <w:rPr>
          <w:color w:val="000000"/>
        </w:rPr>
        <w:t>D</w:t>
      </w:r>
      <w:r w:rsidR="005D4F29">
        <w:rPr>
          <w:color w:val="000000"/>
        </w:rPr>
        <w:t>.</w:t>
      </w:r>
      <w:r w:rsidRPr="005D4F29">
        <w:rPr>
          <w:color w:val="000000"/>
          <w:vertAlign w:val="subscript"/>
        </w:rPr>
        <w:t>600 nm</w:t>
      </w:r>
      <w:r w:rsidRPr="00EE4B26">
        <w:rPr>
          <w:color w:val="000000"/>
        </w:rPr>
        <w:t xml:space="preserve"> &lt; 0.05 and 3 mL aliquots transferred to 4 mL cuvettes in</w:t>
      </w:r>
      <w:r w:rsidR="005D4F29">
        <w:rPr>
          <w:color w:val="000000"/>
        </w:rPr>
        <w:t xml:space="preserve"> </w:t>
      </w:r>
      <w:r w:rsidRPr="00EE4B26">
        <w:rPr>
          <w:color w:val="000000"/>
        </w:rPr>
        <w:t xml:space="preserve">the temperature controlled multi-sample holder of a Varian Cary™ 300 Bio </w:t>
      </w:r>
      <w:r w:rsidR="005D4F29">
        <w:rPr>
          <w:color w:val="000000"/>
        </w:rPr>
        <w:t>set to</w:t>
      </w:r>
      <w:r w:rsidRPr="00EE4B26">
        <w:rPr>
          <w:color w:val="000000"/>
        </w:rPr>
        <w:t xml:space="preserve"> 30 °C.  Once </w:t>
      </w:r>
      <w:r w:rsidR="005D4F29" w:rsidRPr="00EE4B26">
        <w:rPr>
          <w:color w:val="000000"/>
        </w:rPr>
        <w:t>O</w:t>
      </w:r>
      <w:r w:rsidR="005D4F29">
        <w:rPr>
          <w:color w:val="000000"/>
        </w:rPr>
        <w:t>.</w:t>
      </w:r>
      <w:r w:rsidR="005D4F29" w:rsidRPr="00EE4B26">
        <w:rPr>
          <w:color w:val="000000"/>
        </w:rPr>
        <w:t>D</w:t>
      </w:r>
      <w:r w:rsidR="005D4F29">
        <w:rPr>
          <w:color w:val="000000"/>
        </w:rPr>
        <w:t>.</w:t>
      </w:r>
      <w:r w:rsidR="005D4F29" w:rsidRPr="005D4F29">
        <w:rPr>
          <w:color w:val="000000"/>
          <w:vertAlign w:val="subscript"/>
        </w:rPr>
        <w:t>600 nm</w:t>
      </w:r>
      <w:r w:rsidR="005D4F29" w:rsidRPr="00EE4B26">
        <w:rPr>
          <w:color w:val="000000"/>
        </w:rPr>
        <w:t xml:space="preserve"> </w:t>
      </w:r>
      <w:r w:rsidRPr="00EE4B26">
        <w:rPr>
          <w:color w:val="000000"/>
        </w:rPr>
        <w:t>reached</w:t>
      </w:r>
      <w:r w:rsidR="005D4F29">
        <w:rPr>
          <w:color w:val="000000"/>
        </w:rPr>
        <w:t xml:space="preserve"> </w:t>
      </w:r>
      <w:r w:rsidRPr="00EE4B26">
        <w:rPr>
          <w:color w:val="000000"/>
        </w:rPr>
        <w:t>0.1,</w:t>
      </w:r>
      <w:r w:rsidR="005D4F29">
        <w:rPr>
          <w:color w:val="000000"/>
        </w:rPr>
        <w:t xml:space="preserve"> </w:t>
      </w:r>
      <w:r w:rsidRPr="00EE4B26">
        <w:rPr>
          <w:color w:val="000000"/>
        </w:rPr>
        <w:t xml:space="preserve">GccF or ASM1 was added from a concentrated stock and mixed </w:t>
      </w:r>
      <w:r w:rsidR="00BE0273">
        <w:rPr>
          <w:color w:val="000000"/>
        </w:rPr>
        <w:t xml:space="preserve">by gentle pipetting </w:t>
      </w:r>
      <w:r w:rsidRPr="00EE4B26">
        <w:rPr>
          <w:color w:val="000000"/>
        </w:rPr>
        <w:t xml:space="preserve">to give final concentrations between 0.3 and 1.4 nM GccF, and between 0.5 and 2.5 nM ASM1.  </w:t>
      </w:r>
      <w:r w:rsidR="005D4F29" w:rsidRPr="00EE4B26">
        <w:rPr>
          <w:color w:val="000000"/>
        </w:rPr>
        <w:t>O</w:t>
      </w:r>
      <w:r w:rsidR="005D4F29">
        <w:rPr>
          <w:color w:val="000000"/>
        </w:rPr>
        <w:t>.</w:t>
      </w:r>
      <w:r w:rsidR="005D4F29" w:rsidRPr="00EE4B26">
        <w:rPr>
          <w:color w:val="000000"/>
        </w:rPr>
        <w:t>D</w:t>
      </w:r>
      <w:r w:rsidR="005D4F29">
        <w:rPr>
          <w:color w:val="000000"/>
        </w:rPr>
        <w:t>.</w:t>
      </w:r>
      <w:r w:rsidR="005D4F29" w:rsidRPr="005D4F29">
        <w:rPr>
          <w:color w:val="000000"/>
          <w:vertAlign w:val="subscript"/>
        </w:rPr>
        <w:t>600 nm</w:t>
      </w:r>
      <w:r w:rsidR="005D4F29" w:rsidRPr="00EE4B26">
        <w:rPr>
          <w:color w:val="000000"/>
        </w:rPr>
        <w:t xml:space="preserve"> </w:t>
      </w:r>
      <w:r w:rsidRPr="00EE4B26">
        <w:rPr>
          <w:color w:val="000000"/>
        </w:rPr>
        <w:t>values were then recorded every minute for 400 minutes.  For each culture the maximum % inhibition compared to an uninhibited control culture was determined and plotted against glycocin (GccF or ASM1) concentration.  Each data point r</w:t>
      </w:r>
      <w:r w:rsidR="00B8523E" w:rsidRPr="00EE4B26">
        <w:rPr>
          <w:color w:val="000000"/>
        </w:rPr>
        <w:t>epresents a single experiment.</w:t>
      </w:r>
    </w:p>
    <w:p w14:paraId="66ADF1D0" w14:textId="77777777" w:rsidR="00973450" w:rsidRDefault="00973450" w:rsidP="00E04039">
      <w:pPr>
        <w:rPr>
          <w:color w:val="000000"/>
        </w:rPr>
      </w:pPr>
    </w:p>
    <w:p w14:paraId="7A66E695" w14:textId="77777777" w:rsidR="00FA37F6" w:rsidRPr="00973450" w:rsidRDefault="00FA37F6" w:rsidP="00FA37F6">
      <w:pPr>
        <w:pStyle w:val="NoSpacing"/>
      </w:pPr>
      <w:r w:rsidRPr="00973450">
        <w:t xml:space="preserve">Genomic DNA extraction </w:t>
      </w:r>
    </w:p>
    <w:p w14:paraId="58A8E973" w14:textId="77777777" w:rsidR="00FA37F6" w:rsidRDefault="00FA37F6" w:rsidP="00FA37F6">
      <w:pPr>
        <w:pStyle w:val="NoSpacing"/>
      </w:pPr>
    </w:p>
    <w:p w14:paraId="247A143B" w14:textId="0DF52E0D" w:rsidR="00FA37F6" w:rsidRPr="00EE4B26" w:rsidRDefault="00FA37F6" w:rsidP="00FA37F6">
      <w:pPr>
        <w:rPr>
          <w:color w:val="000000"/>
        </w:rPr>
      </w:pPr>
      <w:r>
        <w:t>A</w:t>
      </w:r>
      <w:r w:rsidRPr="00174AEB">
        <w:t xml:space="preserve"> 1</w:t>
      </w:r>
      <w:r>
        <w:t xml:space="preserve"> </w:t>
      </w:r>
      <w:r w:rsidRPr="00174AEB">
        <w:t xml:space="preserve">mL overnight culture of </w:t>
      </w:r>
      <w:r w:rsidRPr="00FA37F6">
        <w:rPr>
          <w:i/>
        </w:rPr>
        <w:t>Lactobacillus plantarum</w:t>
      </w:r>
      <w:r>
        <w:t xml:space="preserve"> A-1</w:t>
      </w:r>
      <w:r w:rsidRPr="00174AEB">
        <w:t xml:space="preserve"> </w:t>
      </w:r>
      <w:r w:rsidR="00564F97">
        <w:fldChar w:fldCharType="begin">
          <w:fldData xml:space="preserve">PEVuZE5vdGU+PENpdGU+PEF1dGhvcj5IYXRhPC9BdXRob3I+PFllYXI+MjAxMDwvWWVhcj48UmVj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</w:fldData>
        </w:fldChar>
      </w:r>
      <w:r w:rsidR="00564F97">
        <w:instrText xml:space="preserve"> ADDIN EN.CITE </w:instrText>
      </w:r>
      <w:r w:rsidR="00564F97">
        <w:fldChar w:fldCharType="begin">
          <w:fldData xml:space="preserve">PEVuZE5vdGU+PENpdGU+PEF1dGhvcj5IYXRhPC9BdXRob3I+PFllYXI+MjAxMDwvWWVhcj48UmVj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</w:fldData>
        </w:fldChar>
      </w:r>
      <w:r w:rsidR="00564F97">
        <w:instrText xml:space="preserve"> ADDIN EN.CITE.DATA </w:instrText>
      </w:r>
      <w:r w:rsidR="00564F97">
        <w:fldChar w:fldCharType="end"/>
      </w:r>
      <w:r w:rsidR="00564F97">
        <w:fldChar w:fldCharType="separate"/>
      </w:r>
      <w:r w:rsidR="00564F97">
        <w:rPr>
          <w:noProof/>
        </w:rPr>
        <w:t>[</w:t>
      </w:r>
      <w:r w:rsidR="005D4F29">
        <w:rPr>
          <w:noProof/>
        </w:rPr>
        <w:t>2</w:t>
      </w:r>
      <w:r w:rsidR="00564F97">
        <w:rPr>
          <w:noProof/>
        </w:rPr>
        <w:t>]</w:t>
      </w:r>
      <w:r w:rsidR="00564F97">
        <w:fldChar w:fldCharType="end"/>
      </w:r>
      <w:r w:rsidR="00564F97">
        <w:t xml:space="preserve"> </w:t>
      </w:r>
      <w:r w:rsidRPr="00174AEB">
        <w:t>was used to inoculate 35 mL of sterile MRS media, which was then incubated at 30</w:t>
      </w:r>
      <w:r w:rsidR="00BE0273">
        <w:t>˚</w:t>
      </w:r>
      <w:r w:rsidRPr="00174AEB">
        <w:t xml:space="preserve">C until the </w:t>
      </w:r>
      <w:r w:rsidR="00E96882" w:rsidRPr="00820B46">
        <w:t>O</w:t>
      </w:r>
      <w:r w:rsidR="00E96882">
        <w:t>.</w:t>
      </w:r>
      <w:r w:rsidR="00E96882" w:rsidRPr="00820B46">
        <w:t>D</w:t>
      </w:r>
      <w:r w:rsidR="00E96882">
        <w:t>.</w:t>
      </w:r>
      <w:r w:rsidR="00E96882" w:rsidRPr="00CA057F">
        <w:rPr>
          <w:vertAlign w:val="subscript"/>
        </w:rPr>
        <w:t>600 nm</w:t>
      </w:r>
      <w:r w:rsidRPr="00174AEB">
        <w:t xml:space="preserve"> reached 2.0. Cells were harvested by centrifugation at 4,000 x g for 10 minutes at 4</w:t>
      </w:r>
      <w:r w:rsidR="00BE0273">
        <w:t>˚</w:t>
      </w:r>
      <w:r w:rsidRPr="00174AEB">
        <w:t xml:space="preserve">C, and the  pellet resuspended in 2 mL of ice-cold 50 mM EDTA (pH 7.8) containing 10 mM Tris-HCl (pH 8). The 2 mL cell suspension was </w:t>
      </w:r>
      <w:r w:rsidR="00BE0273">
        <w:t xml:space="preserve">divided </w:t>
      </w:r>
      <w:r w:rsidRPr="00174AEB">
        <w:t>equally between two 1.5 mL microfuge tubes and 400 µL of 40 mg/mL lysozyme</w:t>
      </w:r>
      <w:r w:rsidR="00BE0273">
        <w:t xml:space="preserve"> (in the same cell pellet resuspension buffer)</w:t>
      </w:r>
      <w:r w:rsidRPr="00174AEB">
        <w:t xml:space="preserve"> added to each tube, resulting in a final lysozyme concentration of 11.4 mg/mL. Both tubes were then incubated at 37</w:t>
      </w:r>
      <w:r w:rsidR="00D63F55">
        <w:t>˚</w:t>
      </w:r>
      <w:r w:rsidRPr="00174AEB">
        <w:t xml:space="preserve">C for 1 hour, mixing by inversion every 10 minutes.  </w:t>
      </w:r>
      <w:r w:rsidR="00D63F55">
        <w:t xml:space="preserve">Each </w:t>
      </w:r>
      <w:r w:rsidRPr="00174AEB">
        <w:t>suspension was then centrifuged at 1</w:t>
      </w:r>
      <w:r w:rsidR="00D63F55">
        <w:t>0</w:t>
      </w:r>
      <w:r w:rsidRPr="00174AEB">
        <w:t xml:space="preserve">,000 x g for 1 minute and the supernatants removed by pipette. </w:t>
      </w:r>
      <w:r w:rsidR="00D63F55">
        <w:t xml:space="preserve">Each </w:t>
      </w:r>
      <w:r w:rsidRPr="00174AEB">
        <w:t>pellet w</w:t>
      </w:r>
      <w:r w:rsidR="00D63F55">
        <w:t>as</w:t>
      </w:r>
      <w:r w:rsidRPr="00174AEB">
        <w:t xml:space="preserve"> re-suspended </w:t>
      </w:r>
      <w:r w:rsidR="00D63F55">
        <w:t xml:space="preserve">(by vigorous pipetting) </w:t>
      </w:r>
      <w:r w:rsidRPr="00174AEB">
        <w:t>in 800 µL of Nuclei Lysis Solution (</w:t>
      </w:r>
      <w:r w:rsidR="000D7C35" w:rsidRPr="00CC03C6">
        <w:t xml:space="preserve">Promega Wizard Genomic DNA Purification </w:t>
      </w:r>
      <w:r w:rsidR="00D63F55">
        <w:t>k</w:t>
      </w:r>
      <w:r w:rsidR="000D7C35" w:rsidRPr="00CC03C6">
        <w:t>it</w:t>
      </w:r>
      <w:r w:rsidR="00D63F55">
        <w:t xml:space="preserve">; </w:t>
      </w:r>
      <w:r w:rsidR="000D7C35">
        <w:t>A1120</w:t>
      </w:r>
      <w:r w:rsidRPr="00174AEB">
        <w:t>) at RT, and then subjected to 3 cycles of freeze/thaw by storing in the -80</w:t>
      </w:r>
      <w:r w:rsidR="00973450">
        <w:t xml:space="preserve"> </w:t>
      </w:r>
      <w:r w:rsidRPr="00174AEB">
        <w:t xml:space="preserve">°C freezer for </w:t>
      </w:r>
      <w:r w:rsidR="00D63F55">
        <w:t>10</w:t>
      </w:r>
      <w:r w:rsidRPr="00174AEB">
        <w:t xml:space="preserve"> minutes before placing in an 80</w:t>
      </w:r>
      <w:r w:rsidR="00973450">
        <w:t xml:space="preserve"> </w:t>
      </w:r>
      <w:r w:rsidRPr="00174AEB">
        <w:t>°C heat block for 3 minutes. The tubes were cooled to ~35</w:t>
      </w:r>
      <w:r w:rsidR="00D63F55">
        <w:t>˚</w:t>
      </w:r>
      <w:r w:rsidRPr="00174AEB">
        <w:t>C before the addition of 5 µL of 4 mg/mL RNAse solution</w:t>
      </w:r>
      <w:r w:rsidR="000D7C35">
        <w:t xml:space="preserve"> (A1120</w:t>
      </w:r>
      <w:r w:rsidR="00D63F55">
        <w:t xml:space="preserve"> kit</w:t>
      </w:r>
      <w:r w:rsidR="000D7C35">
        <w:t>)</w:t>
      </w:r>
      <w:r w:rsidRPr="00174AEB">
        <w:t xml:space="preserve"> and incuba</w:t>
      </w:r>
      <w:r w:rsidR="00D63F55">
        <w:t>ted</w:t>
      </w:r>
      <w:r w:rsidRPr="00174AEB">
        <w:t xml:space="preserve"> at 37</w:t>
      </w:r>
      <w:r w:rsidR="00D63F55">
        <w:t>˚</w:t>
      </w:r>
      <w:r w:rsidRPr="00174AEB">
        <w:t>C for 45 minutes, mixing by inversion every 15 minutes. The tubes were then chilled on ice before the addition of 270 µL of protein precipitation solution (</w:t>
      </w:r>
      <w:r w:rsidR="000D7C35">
        <w:t>A1120</w:t>
      </w:r>
      <w:r w:rsidRPr="00174AEB">
        <w:t>) at RT and</w:t>
      </w:r>
      <w:r w:rsidR="00D63F55">
        <w:t xml:space="preserve"> </w:t>
      </w:r>
      <w:r w:rsidRPr="00174AEB">
        <w:t>thorough</w:t>
      </w:r>
      <w:r w:rsidR="00D63F55">
        <w:t xml:space="preserve"> mixing </w:t>
      </w:r>
      <w:r w:rsidRPr="00174AEB">
        <w:t xml:space="preserve">by inversion. The tubes were then incubated on ice for 5 minutes before insoluble material was pelleted by centrifugation (17,000 x g, 5 minutes at RT). The supernatant was collected and re-centrifuged at 17,000 x g for 3 minutes. This step was repeated until the resulting supernatant of ~800 µL was completely </w:t>
      </w:r>
      <w:r w:rsidR="00D63F55">
        <w:t>free of insoluble material</w:t>
      </w:r>
      <w:r w:rsidRPr="00174AEB">
        <w:t xml:space="preserve">. At this stage 620 µL of </w:t>
      </w:r>
      <w:r w:rsidR="00D63F55">
        <w:t>isopropanol</w:t>
      </w:r>
      <w:r w:rsidRPr="00174AEB">
        <w:t xml:space="preserve"> was added and the tubes were mixed by inversion until DNA threads were visible. These were </w:t>
      </w:r>
      <w:r w:rsidR="00D63F55">
        <w:t>pelleted</w:t>
      </w:r>
      <w:r w:rsidRPr="00174AEB">
        <w:t xml:space="preserve"> by centrifugation at 17,000 x g for 5 minutes after which the pellets were washed twice with 70% </w:t>
      </w:r>
      <w:r w:rsidR="00D63F55">
        <w:t xml:space="preserve">(v/v) </w:t>
      </w:r>
      <w:r w:rsidRPr="00174AEB">
        <w:t>ethanol</w:t>
      </w:r>
      <w:r w:rsidR="00D63F55">
        <w:t>, air dried and dissolved in 20 – 40 µL 10 mM Tris-HCl pH 8.5.  gDNA</w:t>
      </w:r>
      <w:r w:rsidR="002E20F0">
        <w:t xml:space="preserve"> solutions</w:t>
      </w:r>
      <w:r>
        <w:t xml:space="preserve"> were quantified using a Nanodrop ND1000 </w:t>
      </w:r>
      <w:r w:rsidR="002E20F0">
        <w:t xml:space="preserve">instrument </w:t>
      </w:r>
      <w:r>
        <w:t>(Thermo Scientific).</w:t>
      </w:r>
    </w:p>
    <w:p w14:paraId="3836E915" w14:textId="77777777" w:rsidR="00EE4B26" w:rsidRDefault="00EE4B26">
      <w:pPr>
        <w:rPr>
          <w:color w:val="000000"/>
        </w:rPr>
      </w:pPr>
      <w:r>
        <w:rPr>
          <w:color w:val="000000"/>
        </w:rPr>
        <w:br w:type="page"/>
      </w:r>
    </w:p>
    <w:p w14:paraId="4BB2B123" w14:textId="37CFC149" w:rsidR="00B8523E" w:rsidRPr="00EE4B26" w:rsidRDefault="008B6B6A" w:rsidP="00E04039">
      <w:pPr>
        <w:rPr>
          <w:color w:val="000000"/>
          <w:sz w:val="24"/>
          <w:szCs w:val="24"/>
        </w:rPr>
      </w:pPr>
      <w:r w:rsidRPr="00EE4B26">
        <w:rPr>
          <w:color w:val="000000"/>
          <w:sz w:val="24"/>
          <w:szCs w:val="24"/>
        </w:rPr>
        <w:lastRenderedPageBreak/>
        <w:t>Results</w:t>
      </w:r>
    </w:p>
    <w:p w14:paraId="16DFF0DD" w14:textId="5BFEE1B9" w:rsidR="009C4C5F" w:rsidRDefault="009C4C5F" w:rsidP="00EE4B26">
      <w:pPr>
        <w:ind w:left="994" w:hanging="994"/>
      </w:pPr>
      <w:r>
        <w:t>Table S1</w:t>
      </w:r>
      <w:r w:rsidR="005E24BB">
        <w:t>.</w:t>
      </w:r>
      <w:r w:rsidR="00EE4B26">
        <w:tab/>
      </w:r>
      <w:r w:rsidR="005E24BB">
        <w:t>CID /</w:t>
      </w:r>
      <w:r w:rsidR="00EE4B26">
        <w:t xml:space="preserve"> </w:t>
      </w:r>
      <w:r w:rsidR="005E24BB">
        <w:t>ECD fragmentation of chemically deglycosylated ASM1</w:t>
      </w:r>
      <w:r w:rsidR="00EE4B26">
        <w:t>; Ser18 as dehydroSer (-18), and Cys43 glycosylated by HexNAc (GlcNAc; +203)</w:t>
      </w:r>
    </w:p>
    <w:p w14:paraId="65A40649" w14:textId="77777777" w:rsidR="00EE4B26" w:rsidRDefault="00AE0F0B" w:rsidP="00EE4B26">
      <w:pPr>
        <w:jc w:val="center"/>
      </w:pPr>
      <w:r>
        <w:rPr>
          <w:noProof/>
          <w:lang w:eastAsia="en-NZ"/>
        </w:rPr>
        <mc:AlternateContent>
          <mc:Choice Requires="wps">
            <w:drawing>
              <wp:anchor distT="0" distB="0" distL="114300" distR="114300" simplePos="0" relativeHeight="251765760" behindDoc="0" locked="0" layoutInCell="1" allowOverlap="1" wp14:anchorId="391AE5E3" wp14:editId="66D73C98">
                <wp:simplePos x="0" y="0"/>
                <wp:positionH relativeFrom="column">
                  <wp:posOffset>4418533</wp:posOffset>
                </wp:positionH>
                <wp:positionV relativeFrom="paragraph">
                  <wp:posOffset>3361055</wp:posOffset>
                </wp:positionV>
                <wp:extent cx="494036" cy="4334"/>
                <wp:effectExtent l="12700" t="12700" r="13970" b="21590"/>
                <wp:wrapNone/>
                <wp:docPr id="294" name="Straight Connector 2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94036" cy="4334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93AAE65" id="Straight Connector 294" o:spid="_x0000_s1026" style="position:absolute;flip:y;z-index:251765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47.9pt,264.65pt" to="386.8pt,2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" strokecolor="black [3040]" strokeweight="1.5pt"/>
            </w:pict>
          </mc:Fallback>
        </mc:AlternateContent>
      </w:r>
      <w:r w:rsidR="009C4C5F" w:rsidRPr="009C4C5F">
        <w:rPr>
          <w:noProof/>
          <w:lang w:eastAsia="en-NZ"/>
        </w:rPr>
        <w:drawing>
          <wp:inline distT="0" distB="0" distL="0" distR="0" wp14:anchorId="120B3451" wp14:editId="6A3C8628">
            <wp:extent cx="5350212" cy="7477541"/>
            <wp:effectExtent l="0" t="0" r="0" b="3175"/>
            <wp:docPr id="717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71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02"/>
                    <a:stretch/>
                  </pic:blipFill>
                  <pic:spPr bwMode="auto">
                    <a:xfrm>
                      <a:off x="0" y="0"/>
                      <a:ext cx="5401033" cy="7548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8446A4" w14:textId="3834A001" w:rsidR="00522B3B" w:rsidRPr="00F7698D" w:rsidRDefault="005E24BB" w:rsidP="00EE4B26">
      <w:r w:rsidRPr="00F7698D">
        <w:t xml:space="preserve">The y ion corresponding to </w:t>
      </w:r>
      <w:r w:rsidR="00EE4B26">
        <w:t xml:space="preserve">a </w:t>
      </w:r>
      <w:r w:rsidRPr="00F7698D">
        <w:t xml:space="preserve">residual mass difference of 69, (dehydroserine, formed as a consequence of </w:t>
      </w:r>
      <w:r w:rsidRPr="00F7698D">
        <w:rPr>
          <w:rFonts w:cstheme="minorHAnsi"/>
        </w:rPr>
        <w:t>β</w:t>
      </w:r>
      <w:r w:rsidRPr="00F7698D">
        <w:t>-elimination</w:t>
      </w:r>
      <w:r w:rsidR="002A3FA8">
        <w:t xml:space="preserve"> at Ser18</w:t>
      </w:r>
      <w:r w:rsidRPr="00F7698D">
        <w:t>) is underlined</w:t>
      </w:r>
      <w:r w:rsidR="008B4984" w:rsidRPr="00F7698D">
        <w:t>.</w:t>
      </w:r>
    </w:p>
    <w:p w14:paraId="7FB2A9B7" w14:textId="696B0E13" w:rsidR="00A64AE2" w:rsidRDefault="002B7637" w:rsidP="00C75D87">
      <w:pPr>
        <w:jc w:val="center"/>
      </w:pPr>
      <w:r>
        <w:rPr>
          <w:noProof/>
          <w:lang w:eastAsia="en-NZ"/>
        </w:rPr>
        <w:lastRenderedPageBreak/>
        <mc:AlternateContent>
          <mc:Choice Requires="wpg">
            <w:drawing>
              <wp:anchor distT="0" distB="0" distL="114300" distR="114300" simplePos="0" relativeHeight="251767808" behindDoc="0" locked="0" layoutInCell="1" allowOverlap="1" wp14:anchorId="4B07ED02" wp14:editId="7E7DEFA2">
                <wp:simplePos x="0" y="0"/>
                <wp:positionH relativeFrom="column">
                  <wp:posOffset>1068917</wp:posOffset>
                </wp:positionH>
                <wp:positionV relativeFrom="paragraph">
                  <wp:posOffset>292100</wp:posOffset>
                </wp:positionV>
                <wp:extent cx="3401695" cy="3028950"/>
                <wp:effectExtent l="0" t="0" r="1905" b="6350"/>
                <wp:wrapTopAndBottom/>
                <wp:docPr id="297" name="Group 29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01695" cy="3028950"/>
                          <a:chOff x="0" y="0"/>
                          <a:chExt cx="3401695" cy="3029210"/>
                        </a:xfrm>
                      </wpg:grpSpPr>
                      <wpg:grpSp>
                        <wpg:cNvPr id="295" name="Group 295"/>
                        <wpg:cNvGrpSpPr/>
                        <wpg:grpSpPr>
                          <a:xfrm>
                            <a:off x="0" y="0"/>
                            <a:ext cx="3401695" cy="3029210"/>
                            <a:chOff x="0" y="0"/>
                            <a:chExt cx="3401695" cy="3029210"/>
                          </a:xfrm>
                        </wpg:grpSpPr>
                        <pic:pic xmlns:pic="http://schemas.openxmlformats.org/drawingml/2006/picture">
                          <pic:nvPicPr>
                            <pic:cNvPr id="29" name="Picture 29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2509" t="11789" r="13657" b="3689"/>
                            <a:stretch/>
                          </pic:blipFill>
                          <pic:spPr bwMode="auto">
                            <a:xfrm>
                              <a:off x="0" y="26002"/>
                              <a:ext cx="3401695" cy="2919730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21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447438" y="60671"/>
                              <a:ext cx="527685" cy="24699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D4B345E" w14:textId="77777777" w:rsidR="00927794" w:rsidRPr="00927794" w:rsidRDefault="00927794" w:rsidP="00927794">
                                <w:pPr>
                                  <w:spacing w:after="0" w:line="24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5+</w:t>
                                </w:r>
                              </w:p>
                              <w:p w14:paraId="5AEB9D79" w14:textId="501C6B5A" w:rsidR="00927794" w:rsidRPr="00927794" w:rsidRDefault="00927794" w:rsidP="00927794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9</w:t>
                                </w:r>
                                <w:r w:rsidR="00A8314C">
                                  <w:rPr>
                                    <w:sz w:val="16"/>
                                    <w:szCs w:val="16"/>
                                  </w:rPr>
                                  <w:t>66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.</w:t>
                                </w:r>
                                <w:r w:rsidR="008B5FD7">
                                  <w:rPr>
                                    <w:sz w:val="16"/>
                                    <w:szCs w:val="16"/>
                                  </w:rPr>
                                  <w:t>59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1</w:t>
                                </w:r>
                                <w:r w:rsidR="008B5FD7">
                                  <w:rPr>
                                    <w:sz w:val="16"/>
                                    <w:szCs w:val="16"/>
                                  </w:rPr>
                                  <w:t>5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4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3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746460" y="1850468"/>
                              <a:ext cx="527685" cy="24699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E393E21" w14:textId="77777777" w:rsidR="008B5FD7" w:rsidRPr="00927794" w:rsidRDefault="008B5FD7" w:rsidP="008B5FD7">
                                <w:pPr>
                                  <w:spacing w:after="0" w:line="24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5+</w:t>
                                </w:r>
                              </w:p>
                              <w:p w14:paraId="25117592" w14:textId="28428575" w:rsidR="008B5FD7" w:rsidRPr="00927794" w:rsidRDefault="008B5FD7" w:rsidP="008B5FD7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1010.81030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.</w:t>
                                </w:r>
                                <w:r>
                                  <w:rPr>
                                    <w:sz w:val="16"/>
                                    <w:szCs w:val="16"/>
                                  </w:rPr>
                                  <w:t>59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1</w:t>
                                </w:r>
                                <w:r>
                                  <w:rPr>
                                    <w:sz w:val="16"/>
                                    <w:szCs w:val="16"/>
                                  </w:rPr>
                                  <w:t>5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4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3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745387" y="689050"/>
                              <a:ext cx="527685" cy="24699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9C0797F" w14:textId="2E767175" w:rsidR="008B5FD7" w:rsidRPr="00927794" w:rsidRDefault="008B5FD7" w:rsidP="008B5FD7">
                                <w:pPr>
                                  <w:spacing w:after="0" w:line="24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6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+</w:t>
                                </w:r>
                              </w:p>
                              <w:p w14:paraId="1801FA0C" w14:textId="667E48C3" w:rsidR="008B5FD7" w:rsidRPr="00927794" w:rsidRDefault="008B5FD7" w:rsidP="008B5FD7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805.66069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7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47724" y="1811468"/>
                              <a:ext cx="527685" cy="24699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659F510" w14:textId="5938A140" w:rsidR="008B5FD7" w:rsidRPr="00927794" w:rsidRDefault="008B5FD7" w:rsidP="008B5FD7">
                                <w:pPr>
                                  <w:spacing w:after="0" w:line="24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6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+</w:t>
                                </w:r>
                              </w:p>
                              <w:p w14:paraId="141B14D2" w14:textId="059C4591" w:rsidR="008B5FD7" w:rsidRPr="00927794" w:rsidRDefault="008B5FD7" w:rsidP="008B5FD7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842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.</w:t>
                                </w:r>
                                <w:r>
                                  <w:rPr>
                                    <w:sz w:val="16"/>
                                    <w:szCs w:val="16"/>
                                  </w:rPr>
                                  <w:t>5</w:t>
                                </w:r>
                                <w:r w:rsidR="002B7637">
                                  <w:rPr>
                                    <w:sz w:val="16"/>
                                    <w:szCs w:val="16"/>
                                  </w:rPr>
                                  <w:t>09</w:t>
                                </w:r>
                                <w:r>
                                  <w:rPr>
                                    <w:sz w:val="16"/>
                                    <w:szCs w:val="16"/>
                                  </w:rPr>
                                  <w:t>33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7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68360" y="2340171"/>
                              <a:ext cx="527685" cy="24699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5A3F2D5C" w14:textId="49A238D8" w:rsidR="008B5FD7" w:rsidRPr="00927794" w:rsidRDefault="008B5FD7" w:rsidP="008B5FD7">
                                <w:pPr>
                                  <w:spacing w:after="0" w:line="24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7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+</w:t>
                                </w:r>
                              </w:p>
                              <w:p w14:paraId="44BC1B95" w14:textId="3B52386B" w:rsidR="008B5FD7" w:rsidRPr="00927794" w:rsidRDefault="008B5FD7" w:rsidP="008B5FD7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690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.</w:t>
                                </w:r>
                                <w:r>
                                  <w:rPr>
                                    <w:sz w:val="16"/>
                                    <w:szCs w:val="16"/>
                                  </w:rPr>
                                  <w:t>71038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8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500515" y="2309835"/>
                              <a:ext cx="528705" cy="24699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C8EDA16" w14:textId="650EDFD5" w:rsidR="008B5FD7" w:rsidRPr="00927794" w:rsidRDefault="008B5FD7" w:rsidP="008B5FD7">
                                <w:pPr>
                                  <w:spacing w:after="0" w:line="24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4</w:t>
                                </w:r>
                                <w:r w:rsidRPr="00927794">
                                  <w:rPr>
                                    <w:sz w:val="16"/>
                                    <w:szCs w:val="16"/>
                                  </w:rPr>
                                  <w:t>+</w:t>
                                </w:r>
                              </w:p>
                              <w:p w14:paraId="7F5136DC" w14:textId="68F5A507" w:rsidR="008B5FD7" w:rsidRPr="00927794" w:rsidRDefault="002B7637" w:rsidP="008B5FD7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1207.989</w:t>
                                </w:r>
                                <w:r w:rsidR="008B5FD7">
                                  <w:rPr>
                                    <w:sz w:val="16"/>
                                    <w:szCs w:val="16"/>
                                  </w:rPr>
                                  <w:t>82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8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41474" y="2097486"/>
                              <a:ext cx="810260" cy="24699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A32E465" w14:textId="03A5FADC" w:rsidR="00C75D87" w:rsidRPr="00C75D87" w:rsidRDefault="00C75D87" w:rsidP="00C75D87">
                                <w:pPr>
                                  <w:spacing w:after="0" w:line="360" w:lineRule="auto"/>
                                  <w:jc w:val="center"/>
                                  <w:rPr>
                                    <w:color w:val="FF0000"/>
                                    <w:sz w:val="20"/>
                                    <w:szCs w:val="20"/>
                                  </w:rPr>
                                </w:pPr>
                                <w:r w:rsidRPr="00C75D87">
                                  <w:rPr>
                                    <w:color w:val="FF0000"/>
                                    <w:sz w:val="20"/>
                                    <w:szCs w:val="20"/>
                                  </w:rPr>
                                  <w:t>glycosylated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83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781129" y="572042"/>
                              <a:ext cx="810260" cy="32064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FDA9A16" w14:textId="1D672ACC" w:rsidR="00C75D87" w:rsidRPr="00C75D87" w:rsidRDefault="00C75D87" w:rsidP="00C75D87">
                                <w:pPr>
                                  <w:spacing w:after="0" w:line="240" w:lineRule="auto"/>
                                  <w:jc w:val="center"/>
                                  <w:rPr>
                                    <w:color w:val="FF0000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color w:val="FF0000"/>
                                    <w:sz w:val="20"/>
                                    <w:szCs w:val="20"/>
                                  </w:rPr>
                                  <w:t>Chemically deglycosylated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84" name="Straight Arrow Connector 7184"/>
                          <wps:cNvCnPr/>
                          <wps:spPr>
                            <a:xfrm flipH="1">
                              <a:off x="1902472" y="2192827"/>
                              <a:ext cx="117008" cy="60398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accent2"/>
                            </a:lnRef>
                            <a:fillRef idx="0">
                              <a:schemeClr val="accent2"/>
                            </a:fillRef>
                            <a:effectRef idx="0">
                              <a:schemeClr val="accent2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7185" name="Straight Arrow Connector 7185"/>
                          <wps:cNvCnPr/>
                          <wps:spPr>
                            <a:xfrm flipH="1">
                              <a:off x="1720458" y="689050"/>
                              <a:ext cx="151678" cy="64999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accent2"/>
                            </a:lnRef>
                            <a:fillRef idx="0">
                              <a:schemeClr val="accent2"/>
                            </a:fillRef>
                            <a:effectRef idx="0">
                              <a:schemeClr val="accent2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7186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50699" y="2907879"/>
                              <a:ext cx="250825" cy="121274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4E322448" w14:textId="04F7BF49" w:rsidR="00383C72" w:rsidRPr="00927794" w:rsidRDefault="00414091" w:rsidP="00383C72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700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8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892731" y="2907879"/>
                              <a:ext cx="250825" cy="121274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7BA3BBE" w14:textId="1361223F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800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8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321763" y="2907879"/>
                              <a:ext cx="250825" cy="121274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06B96B8" w14:textId="0515C830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900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8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613190" y="2912213"/>
                              <a:ext cx="250825" cy="116830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FAD9B60" w14:textId="067D88B8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1200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71158" y="2907879"/>
                              <a:ext cx="250825" cy="121274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AA7B295" w14:textId="7F06099C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1100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746460" y="2907879"/>
                              <a:ext cx="250825" cy="121274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63A4F00" w14:textId="532738DC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1000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029220" y="2907879"/>
                              <a:ext cx="251352" cy="121331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8F2A3D5" w14:textId="6F33099D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1300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3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29683" y="2790870"/>
                              <a:ext cx="129483" cy="121331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47FD86E" w14:textId="5E0418D3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0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9347" y="2292501"/>
                              <a:ext cx="129483" cy="121331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48F20889" w14:textId="45DBD01E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1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5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25349" y="1802798"/>
                              <a:ext cx="104007" cy="121274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626576E" w14:textId="6EA6DE71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2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6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2348" y="1291428"/>
                              <a:ext cx="128905" cy="121274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5C4E5A1" w14:textId="17052248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3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6682" y="784391"/>
                              <a:ext cx="128905" cy="121274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73E3A3E4" w14:textId="2E03697E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4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6682" y="273020"/>
                              <a:ext cx="128905" cy="121274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4D9F921D" w14:textId="280FD3AA" w:rsidR="00414091" w:rsidRPr="00927794" w:rsidRDefault="00414091" w:rsidP="00414091">
                                <w:pPr>
                                  <w:spacing w:after="0" w:line="36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5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719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60670" y="0"/>
                              <a:ext cx="268686" cy="264329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2F8BA94" w14:textId="57F36675" w:rsidR="00513A98" w:rsidRDefault="00513A98" w:rsidP="00513A98">
                                <w:pPr>
                                  <w:spacing w:after="0" w:line="24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Intens</w:t>
                                </w:r>
                              </w:p>
                              <w:p w14:paraId="2FAE713E" w14:textId="6BB5DCB7" w:rsidR="00513A98" w:rsidRPr="00927794" w:rsidRDefault="00513A98" w:rsidP="00513A98">
                                <w:pPr>
                                  <w:spacing w:after="0" w:line="240" w:lineRule="auto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X 10</w:t>
                                </w:r>
                                <w:r w:rsidRPr="00513A98">
                                  <w:rPr>
                                    <w:sz w:val="16"/>
                                    <w:szCs w:val="16"/>
                                    <w:vertAlign w:val="superscript"/>
                                  </w:rPr>
                                  <w:t>8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</wpg:grpSp>
                      <wps:wsp>
                        <wps:cNvPr id="296" name="Rectangle 296"/>
                        <wps:cNvSpPr/>
                        <wps:spPr>
                          <a:xfrm>
                            <a:off x="2864542" y="2639193"/>
                            <a:ext cx="286009" cy="14277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B07ED02" id="Group 297" o:spid="_x0000_s1026" style="position:absolute;left:0;text-align:left;margin-left:84.15pt;margin-top:23pt;width:267.85pt;height:238.5pt;z-index:251767808" coordsize="34016,3029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">
                <v:group id="Group 295" o:spid="_x0000_s1027" style="position:absolute;width:34016;height:30292" coordsize="34016,302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29" o:spid="_x0000_s1028" type="#_x0000_t75" style="position:absolute;top:260;width:34016;height:291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">
                    <v:imagedata r:id="rId13" o:title="" croptop="7726f" cropbottom="2418f" cropleft="8198f" cropright="8950f"/>
                    <v:path arrowok="t"/>
                  </v:shape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_x0000_s1029" type="#_x0000_t202" style="position:absolute;left:14474;top:606;width:5277;height:24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" fillcolor="white [3212]" stroked="f">
                    <v:textbox inset="0,0,0,0">
                      <w:txbxContent>
                        <w:p w14:paraId="2D4B345E" w14:textId="77777777" w:rsidR="00927794" w:rsidRPr="00927794" w:rsidRDefault="00927794" w:rsidP="00927794">
                          <w:pPr>
                            <w:spacing w:after="0" w:line="24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 w:rsidRPr="00927794">
                            <w:rPr>
                              <w:sz w:val="16"/>
                              <w:szCs w:val="16"/>
                            </w:rPr>
                            <w:t>5+</w:t>
                          </w:r>
                        </w:p>
                        <w:p w14:paraId="5AEB9D79" w14:textId="501C6B5A" w:rsidR="00927794" w:rsidRPr="00927794" w:rsidRDefault="00927794" w:rsidP="00927794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 w:rsidRPr="00927794">
                            <w:rPr>
                              <w:sz w:val="16"/>
                              <w:szCs w:val="16"/>
                            </w:rPr>
                            <w:t>9</w:t>
                          </w:r>
                          <w:r w:rsidR="00A8314C">
                            <w:rPr>
                              <w:sz w:val="16"/>
                              <w:szCs w:val="16"/>
                            </w:rPr>
                            <w:t>66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.</w:t>
                          </w:r>
                          <w:r w:rsidR="008B5FD7">
                            <w:rPr>
                              <w:sz w:val="16"/>
                              <w:szCs w:val="16"/>
                            </w:rPr>
                            <w:t>59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1</w:t>
                          </w:r>
                          <w:r w:rsidR="008B5FD7">
                            <w:rPr>
                              <w:sz w:val="16"/>
                              <w:szCs w:val="16"/>
                            </w:rPr>
                            <w:t>5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4</w:t>
                          </w:r>
                        </w:p>
                      </w:txbxContent>
                    </v:textbox>
                  </v:shape>
                  <v:shape id="_x0000_s1030" type="#_x0000_t202" style="position:absolute;left:17464;top:18504;width:5277;height:24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" fillcolor="white [3212]" stroked="f">
                    <v:textbox inset="0,0,0,0">
                      <w:txbxContent>
                        <w:p w14:paraId="6E393E21" w14:textId="77777777" w:rsidR="008B5FD7" w:rsidRPr="00927794" w:rsidRDefault="008B5FD7" w:rsidP="008B5FD7">
                          <w:pPr>
                            <w:spacing w:after="0" w:line="24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 w:rsidRPr="00927794">
                            <w:rPr>
                              <w:sz w:val="16"/>
                              <w:szCs w:val="16"/>
                            </w:rPr>
                            <w:t>5+</w:t>
                          </w:r>
                        </w:p>
                        <w:p w14:paraId="25117592" w14:textId="28428575" w:rsidR="008B5FD7" w:rsidRPr="00927794" w:rsidRDefault="008B5FD7" w:rsidP="008B5FD7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1010.81030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.</w:t>
                          </w:r>
                          <w:r>
                            <w:rPr>
                              <w:sz w:val="16"/>
                              <w:szCs w:val="16"/>
                            </w:rPr>
                            <w:t>59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1</w:t>
                          </w:r>
                          <w:r>
                            <w:rPr>
                              <w:sz w:val="16"/>
                              <w:szCs w:val="16"/>
                            </w:rPr>
                            <w:t>5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4</w:t>
                          </w:r>
                        </w:p>
                      </w:txbxContent>
                    </v:textbox>
                  </v:shape>
                  <v:shape id="_x0000_s1031" type="#_x0000_t202" style="position:absolute;left:7453;top:6890;width:5277;height:24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" fillcolor="white [3212]" stroked="f">
                    <v:textbox inset="0,0,0,0">
                      <w:txbxContent>
                        <w:p w14:paraId="69C0797F" w14:textId="2E767175" w:rsidR="008B5FD7" w:rsidRPr="00927794" w:rsidRDefault="008B5FD7" w:rsidP="008B5FD7">
                          <w:pPr>
                            <w:spacing w:after="0" w:line="24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6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+</w:t>
                          </w:r>
                        </w:p>
                        <w:p w14:paraId="1801FA0C" w14:textId="667E48C3" w:rsidR="008B5FD7" w:rsidRPr="00927794" w:rsidRDefault="008B5FD7" w:rsidP="008B5FD7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805.66069</w:t>
                          </w:r>
                        </w:p>
                      </w:txbxContent>
                    </v:textbox>
                  </v:shape>
                  <v:shape id="_x0000_s1032" type="#_x0000_t202" style="position:absolute;left:10477;top:18114;width:5277;height:24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" fillcolor="white [3212]" stroked="f">
                    <v:textbox inset="0,0,0,0">
                      <w:txbxContent>
                        <w:p w14:paraId="1659F510" w14:textId="5938A140" w:rsidR="008B5FD7" w:rsidRPr="00927794" w:rsidRDefault="008B5FD7" w:rsidP="008B5FD7">
                          <w:pPr>
                            <w:spacing w:after="0" w:line="24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6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+</w:t>
                          </w:r>
                        </w:p>
                        <w:p w14:paraId="141B14D2" w14:textId="059C4591" w:rsidR="008B5FD7" w:rsidRPr="00927794" w:rsidRDefault="008B5FD7" w:rsidP="008B5FD7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842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.</w:t>
                          </w:r>
                          <w:r>
                            <w:rPr>
                              <w:sz w:val="16"/>
                              <w:szCs w:val="16"/>
                            </w:rPr>
                            <w:t>5</w:t>
                          </w:r>
                          <w:r w:rsidR="002B7637">
                            <w:rPr>
                              <w:sz w:val="16"/>
                              <w:szCs w:val="16"/>
                            </w:rPr>
                            <w:t>09</w:t>
                          </w:r>
                          <w:r>
                            <w:rPr>
                              <w:sz w:val="16"/>
                              <w:szCs w:val="16"/>
                            </w:rPr>
                            <w:t>33</w:t>
                          </w:r>
                        </w:p>
                      </w:txbxContent>
                    </v:textbox>
                  </v:shape>
                  <v:shape id="_x0000_s1033" type="#_x0000_t202" style="position:absolute;left:3683;top:23401;width:5277;height:24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" fillcolor="white [3212]" stroked="f">
                    <v:textbox inset="0,0,0,0">
                      <w:txbxContent>
                        <w:p w14:paraId="5A3F2D5C" w14:textId="49A238D8" w:rsidR="008B5FD7" w:rsidRPr="00927794" w:rsidRDefault="008B5FD7" w:rsidP="008B5FD7">
                          <w:pPr>
                            <w:spacing w:after="0" w:line="24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7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+</w:t>
                          </w:r>
                        </w:p>
                        <w:p w14:paraId="44BC1B95" w14:textId="3B52386B" w:rsidR="008B5FD7" w:rsidRPr="00927794" w:rsidRDefault="008B5FD7" w:rsidP="008B5FD7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690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.</w:t>
                          </w:r>
                          <w:r>
                            <w:rPr>
                              <w:sz w:val="16"/>
                              <w:szCs w:val="16"/>
                            </w:rPr>
                            <w:t>71038</w:t>
                          </w:r>
                        </w:p>
                      </w:txbxContent>
                    </v:textbox>
                  </v:shape>
                  <v:shape id="_x0000_s1034" type="#_x0000_t202" style="position:absolute;left:25005;top:23098;width:5287;height:24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" fillcolor="white [3212]" stroked="f">
                    <v:textbox inset="0,0,0,0">
                      <w:txbxContent>
                        <w:p w14:paraId="2C8EDA16" w14:textId="650EDFD5" w:rsidR="008B5FD7" w:rsidRPr="00927794" w:rsidRDefault="008B5FD7" w:rsidP="008B5FD7">
                          <w:pPr>
                            <w:spacing w:after="0" w:line="24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4</w:t>
                          </w:r>
                          <w:r w:rsidRPr="00927794">
                            <w:rPr>
                              <w:sz w:val="16"/>
                              <w:szCs w:val="16"/>
                            </w:rPr>
                            <w:t>+</w:t>
                          </w:r>
                        </w:p>
                        <w:p w14:paraId="7F5136DC" w14:textId="68F5A507" w:rsidR="008B5FD7" w:rsidRPr="00927794" w:rsidRDefault="002B7637" w:rsidP="008B5FD7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1207.989</w:t>
                          </w:r>
                          <w:r w:rsidR="008B5FD7">
                            <w:rPr>
                              <w:sz w:val="16"/>
                              <w:szCs w:val="16"/>
                            </w:rPr>
                            <w:t>82</w:t>
                          </w:r>
                        </w:p>
                      </w:txbxContent>
                    </v:textbox>
                  </v:shape>
                  <v:shape id="_x0000_s1035" type="#_x0000_t202" style="position:absolute;left:19414;top:20974;width:8103;height:24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" filled="f" stroked="f">
                    <v:textbox inset="0,0,0,0">
                      <w:txbxContent>
                        <w:p w14:paraId="1A32E465" w14:textId="03A5FADC" w:rsidR="00C75D87" w:rsidRPr="00C75D87" w:rsidRDefault="00C75D87" w:rsidP="00C75D87">
                          <w:pPr>
                            <w:spacing w:after="0" w:line="360" w:lineRule="auto"/>
                            <w:jc w:val="center"/>
                            <w:rPr>
                              <w:color w:val="FF0000"/>
                              <w:sz w:val="20"/>
                              <w:szCs w:val="20"/>
                            </w:rPr>
                          </w:pPr>
                          <w:r w:rsidRPr="00C75D87">
                            <w:rPr>
                              <w:color w:val="FF0000"/>
                              <w:sz w:val="20"/>
                              <w:szCs w:val="20"/>
                            </w:rPr>
                            <w:t>glycosylated</w:t>
                          </w:r>
                        </w:p>
                      </w:txbxContent>
                    </v:textbox>
                  </v:shape>
                  <v:shape id="_x0000_s1036" type="#_x0000_t202" style="position:absolute;left:17811;top:5720;width:8102;height:32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" filled="f" stroked="f">
                    <v:textbox inset="0,0,0,0">
                      <w:txbxContent>
                        <w:p w14:paraId="2FDA9A16" w14:textId="1D672ACC" w:rsidR="00C75D87" w:rsidRPr="00C75D87" w:rsidRDefault="00C75D87" w:rsidP="00C75D87">
                          <w:pPr>
                            <w:spacing w:after="0" w:line="240" w:lineRule="auto"/>
                            <w:jc w:val="center"/>
                            <w:rPr>
                              <w:color w:val="FF0000"/>
                              <w:sz w:val="20"/>
                              <w:szCs w:val="20"/>
                            </w:rPr>
                          </w:pPr>
                          <w:r>
                            <w:rPr>
                              <w:color w:val="FF0000"/>
                              <w:sz w:val="20"/>
                              <w:szCs w:val="20"/>
                            </w:rPr>
                            <w:t>Chemically deglycosylated</w:t>
                          </w: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7184" o:spid="_x0000_s1037" type="#_x0000_t32" style="position:absolute;left:19024;top:21928;width:1170;height:604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" strokecolor="#bc4542 [3045]">
                    <v:stroke endarrow="block"/>
                  </v:shape>
                  <v:shape id="Straight Arrow Connector 7185" o:spid="_x0000_s1038" type="#_x0000_t32" style="position:absolute;left:17204;top:6890;width:1517;height:65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" strokecolor="#bc4542 [3045]">
                    <v:stroke endarrow="block"/>
                  </v:shape>
                  <v:shape id="_x0000_s1039" type="#_x0000_t202" style="position:absolute;left:4506;top:29078;width:2509;height:12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" fillcolor="white [3212]" stroked="f">
                    <v:textbox inset="0,0,0,0">
                      <w:txbxContent>
                        <w:p w14:paraId="4E322448" w14:textId="04F7BF49" w:rsidR="00383C72" w:rsidRPr="00927794" w:rsidRDefault="00414091" w:rsidP="00383C72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700</w:t>
                          </w:r>
                        </w:p>
                      </w:txbxContent>
                    </v:textbox>
                  </v:shape>
                  <v:shape id="_x0000_s1040" type="#_x0000_t202" style="position:absolute;left:8927;top:29078;width:2508;height:12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" fillcolor="white [3212]" stroked="f">
                    <v:textbox inset="0,0,0,0">
                      <w:txbxContent>
                        <w:p w14:paraId="07BA3BBE" w14:textId="1361223F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800</w:t>
                          </w:r>
                        </w:p>
                      </w:txbxContent>
                    </v:textbox>
                  </v:shape>
                  <v:shape id="_x0000_s1041" type="#_x0000_t202" style="position:absolute;left:13217;top:29078;width:2508;height:12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" fillcolor="white [3212]" stroked="f">
                    <v:textbox inset="0,0,0,0">
                      <w:txbxContent>
                        <w:p w14:paraId="106B96B8" w14:textId="0515C830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900</w:t>
                          </w:r>
                        </w:p>
                      </w:txbxContent>
                    </v:textbox>
                  </v:shape>
                  <v:shape id="_x0000_s1042" type="#_x0000_t202" style="position:absolute;left:26131;top:29122;width:2509;height:11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" fillcolor="white [3212]" stroked="f">
                    <v:textbox inset="0,0,0,0">
                      <w:txbxContent>
                        <w:p w14:paraId="2FAD9B60" w14:textId="067D88B8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1200</w:t>
                          </w:r>
                        </w:p>
                      </w:txbxContent>
                    </v:textbox>
                  </v:shape>
                  <v:shape id="_x0000_s1043" type="#_x0000_t202" style="position:absolute;left:21711;top:29078;width:2508;height:12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" fillcolor="white [3212]" stroked="f">
                    <v:textbox inset="0,0,0,0">
                      <w:txbxContent>
                        <w:p w14:paraId="3AA7B295" w14:textId="7F06099C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1100</w:t>
                          </w:r>
                        </w:p>
                      </w:txbxContent>
                    </v:textbox>
                  </v:shape>
                  <v:shape id="_x0000_s1044" type="#_x0000_t202" style="position:absolute;left:17464;top:29078;width:2508;height:12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" fillcolor="white [3212]" stroked="f">
                    <v:textbox inset="0,0,0,0">
                      <w:txbxContent>
                        <w:p w14:paraId="263A4F00" w14:textId="532738DC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1000</w:t>
                          </w:r>
                        </w:p>
                      </w:txbxContent>
                    </v:textbox>
                  </v:shape>
                  <v:shape id="_x0000_s1045" type="#_x0000_t202" style="position:absolute;left:30292;top:29078;width:2513;height:121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" fillcolor="white [3212]" stroked="f">
                    <v:textbox inset="0,0,0,0">
                      <w:txbxContent>
                        <w:p w14:paraId="18F2A3D5" w14:textId="6F33099D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1300</w:t>
                          </w:r>
                        </w:p>
                      </w:txbxContent>
                    </v:textbox>
                  </v:shape>
                  <v:shape id="_x0000_s1046" type="#_x0000_t202" style="position:absolute;left:2296;top:27908;width:1295;height:121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" fillcolor="white [3212]" stroked="f">
                    <v:textbox inset="0,0,0,0">
                      <w:txbxContent>
                        <w:p w14:paraId="647FD86E" w14:textId="5E0418D3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0</w:t>
                          </w:r>
                        </w:p>
                      </w:txbxContent>
                    </v:textbox>
                  </v:shape>
                  <v:shape id="_x0000_s1047" type="#_x0000_t202" style="position:absolute;left:1993;top:22925;width:1295;height:12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" fillcolor="white [3212]" stroked="f">
                    <v:textbox inset="0,0,0,0">
                      <w:txbxContent>
                        <w:p w14:paraId="48F20889" w14:textId="45DBD01E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1</w:t>
                          </w:r>
                        </w:p>
                      </w:txbxContent>
                    </v:textbox>
                  </v:shape>
                  <v:shape id="_x0000_s1048" type="#_x0000_t202" style="position:absolute;left:2253;top:18027;width:1040;height:12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" fillcolor="white [3212]" stroked="f">
                    <v:textbox inset="0,0,0,0">
                      <w:txbxContent>
                        <w:p w14:paraId="6626576E" w14:textId="6EA6DE71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2</w:t>
                          </w:r>
                        </w:p>
                      </w:txbxContent>
                    </v:textbox>
                  </v:shape>
                  <v:shape id="_x0000_s1049" type="#_x0000_t202" style="position:absolute;left:2123;top:12914;width:1289;height:12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" fillcolor="white [3212]" stroked="f">
                    <v:textbox inset="0,0,0,0">
                      <w:txbxContent>
                        <w:p w14:paraId="65C4E5A1" w14:textId="17052248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3</w:t>
                          </w:r>
                        </w:p>
                      </w:txbxContent>
                    </v:textbox>
                  </v:shape>
                  <v:shape id="_x0000_s1050" type="#_x0000_t202" style="position:absolute;left:2166;top:7843;width:1289;height:12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" fillcolor="white [3212]" stroked="f">
                    <v:textbox inset="0,0,0,0">
                      <w:txbxContent>
                        <w:p w14:paraId="73E3A3E4" w14:textId="2E03697E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4</w:t>
                          </w:r>
                        </w:p>
                      </w:txbxContent>
                    </v:textbox>
                  </v:shape>
                  <v:shape id="_x0000_s1051" type="#_x0000_t202" style="position:absolute;left:2166;top:2730;width:1289;height:121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" fillcolor="white [3212]" stroked="f">
                    <v:textbox inset="0,0,0,0">
                      <w:txbxContent>
                        <w:p w14:paraId="4D9F921D" w14:textId="280FD3AA" w:rsidR="00414091" w:rsidRPr="00927794" w:rsidRDefault="00414091" w:rsidP="00414091">
                          <w:pPr>
                            <w:spacing w:after="0" w:line="36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5</w:t>
                          </w:r>
                        </w:p>
                      </w:txbxContent>
                    </v:textbox>
                  </v:shape>
                  <v:shape id="_x0000_s1052" type="#_x0000_t202" style="position:absolute;left:606;width:2687;height:26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" fillcolor="white [3212]" stroked="f">
                    <v:textbox inset="0,0,0,0">
                      <w:txbxContent>
                        <w:p w14:paraId="02F8BA94" w14:textId="57F36675" w:rsidR="00513A98" w:rsidRDefault="00513A98" w:rsidP="00513A98">
                          <w:pPr>
                            <w:spacing w:after="0" w:line="24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Intens</w:t>
                          </w:r>
                        </w:p>
                        <w:p w14:paraId="2FAE713E" w14:textId="6BB5DCB7" w:rsidR="00513A98" w:rsidRPr="00927794" w:rsidRDefault="00513A98" w:rsidP="00513A98">
                          <w:pPr>
                            <w:spacing w:after="0" w:line="240" w:lineRule="auto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X 10</w:t>
                          </w:r>
                          <w:r w:rsidRPr="00513A98">
                            <w:rPr>
                              <w:sz w:val="16"/>
                              <w:szCs w:val="16"/>
                              <w:vertAlign w:val="superscript"/>
                            </w:rPr>
                            <w:t>8</w:t>
                          </w:r>
                        </w:p>
                      </w:txbxContent>
                    </v:textbox>
                  </v:shape>
                </v:group>
                <v:rect id="Rectangle 296" o:spid="_x0000_s1053" style="position:absolute;left:28645;top:26391;width:2860;height:14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" fillcolor="white [3212]" stroked="f" strokeweight="2pt"/>
                <w10:wrap type="topAndBottom"/>
              </v:group>
            </w:pict>
          </mc:Fallback>
        </mc:AlternateContent>
      </w:r>
    </w:p>
    <w:p w14:paraId="40E96407" w14:textId="7B71C5EE" w:rsidR="00A64AE2" w:rsidRDefault="00A64AE2" w:rsidP="00174471">
      <w:pPr>
        <w:tabs>
          <w:tab w:val="left" w:pos="851"/>
        </w:tabs>
        <w:ind w:left="993" w:hanging="993"/>
      </w:pPr>
      <w:r>
        <w:t>Figure S1</w:t>
      </w:r>
      <w:r w:rsidR="00174471">
        <w:t>.</w:t>
      </w:r>
      <w:r w:rsidR="00174471">
        <w:tab/>
      </w:r>
      <w:r>
        <w:t>M</w:t>
      </w:r>
      <w:r w:rsidR="00E23BD0">
        <w:t>ass spectrum</w:t>
      </w:r>
      <w:r>
        <w:t xml:space="preserve"> </w:t>
      </w:r>
      <w:r w:rsidR="00383C72">
        <w:t xml:space="preserve">of the chemically </w:t>
      </w:r>
      <w:r w:rsidR="00E23BD0">
        <w:t>mono-</w:t>
      </w:r>
      <w:r w:rsidR="00E23BD0" w:rsidRPr="00E23BD0">
        <w:rPr>
          <w:i/>
        </w:rPr>
        <w:t>O</w:t>
      </w:r>
      <w:r w:rsidR="00E23BD0">
        <w:t>-</w:t>
      </w:r>
      <w:r w:rsidR="00383C72">
        <w:t xml:space="preserve">deglycosylated ASM1.  The pairs of peaks represent the native and the chemically deglycosylated species with a mass difference of 221.0938 amu which represents the loss of a HexNAc plus water </w:t>
      </w:r>
      <w:r w:rsidR="00E23BD0">
        <w:t xml:space="preserve">from Ser18 </w:t>
      </w:r>
      <w:r w:rsidR="00383C72">
        <w:t>to form dehydroserine.</w:t>
      </w:r>
      <w:r w:rsidR="00513A98">
        <w:t xml:space="preserve"> The mass of the dehydro-degl</w:t>
      </w:r>
      <w:r w:rsidR="00F53264">
        <w:t>y</w:t>
      </w:r>
      <w:r w:rsidR="00513A98">
        <w:t>cosylated MH</w:t>
      </w:r>
      <w:r w:rsidR="00513A98" w:rsidRPr="00513A98">
        <w:rPr>
          <w:vertAlign w:val="superscript"/>
        </w:rPr>
        <w:t>+</w:t>
      </w:r>
      <w:r w:rsidR="00513A98">
        <w:t xml:space="preserve"> species is 4828.92991 amu.</w:t>
      </w:r>
      <w:r w:rsidR="002F2EAB">
        <w:t xml:space="preserve"> </w:t>
      </w:r>
    </w:p>
    <w:p w14:paraId="2C06F6EB" w14:textId="77777777" w:rsidR="000C29A5" w:rsidRDefault="000C29A5" w:rsidP="00F7698D">
      <w:pPr>
        <w:tabs>
          <w:tab w:val="left" w:pos="851"/>
        </w:tabs>
        <w:ind w:left="993" w:hanging="993"/>
      </w:pPr>
    </w:p>
    <w:p w14:paraId="2CED405C" w14:textId="0A2B670C" w:rsidR="00522B3B" w:rsidRDefault="00522B3B" w:rsidP="00522B3B">
      <w:r>
        <w:rPr>
          <w:noProof/>
          <w:lang w:eastAsia="en-NZ"/>
        </w:rPr>
        <w:drawing>
          <wp:anchor distT="0" distB="0" distL="114300" distR="114300" simplePos="0" relativeHeight="251500544" behindDoc="0" locked="0" layoutInCell="1" allowOverlap="1" wp14:anchorId="62C3B813" wp14:editId="531FD206">
            <wp:simplePos x="0" y="0"/>
            <wp:positionH relativeFrom="column">
              <wp:posOffset>918845</wp:posOffset>
            </wp:positionH>
            <wp:positionV relativeFrom="paragraph">
              <wp:posOffset>33115</wp:posOffset>
            </wp:positionV>
            <wp:extent cx="4067810" cy="2922905"/>
            <wp:effectExtent l="0" t="0" r="8890" b="0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7810" cy="29229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4CAD314" w14:textId="77777777" w:rsidR="00522B3B" w:rsidRDefault="00522B3B" w:rsidP="00522B3B"/>
    <w:p w14:paraId="14106EF3" w14:textId="77777777" w:rsidR="00276B5F" w:rsidRDefault="00276B5F" w:rsidP="00522B3B"/>
    <w:p w14:paraId="557D1B18" w14:textId="77777777" w:rsidR="00522B3B" w:rsidRDefault="00522B3B" w:rsidP="00522B3B"/>
    <w:p w14:paraId="3B85581D" w14:textId="77777777" w:rsidR="00522B3B" w:rsidRDefault="00522B3B" w:rsidP="00522B3B"/>
    <w:p w14:paraId="059215B3" w14:textId="77777777" w:rsidR="00522B3B" w:rsidRDefault="00522B3B" w:rsidP="00522B3B"/>
    <w:p w14:paraId="50571A3D" w14:textId="77777777" w:rsidR="00522B3B" w:rsidRDefault="00522B3B" w:rsidP="00522B3B"/>
    <w:p w14:paraId="3896886D" w14:textId="77777777" w:rsidR="00522B3B" w:rsidRDefault="00522B3B" w:rsidP="00522B3B"/>
    <w:p w14:paraId="01FC9784" w14:textId="77777777" w:rsidR="00522B3B" w:rsidRDefault="00522B3B" w:rsidP="00522B3B"/>
    <w:p w14:paraId="524D553B" w14:textId="77777777" w:rsidR="00100205" w:rsidRDefault="00100205" w:rsidP="00100205">
      <w:pPr>
        <w:spacing w:after="0"/>
        <w:ind w:left="992" w:hanging="992"/>
      </w:pPr>
    </w:p>
    <w:p w14:paraId="7BCB8DB3" w14:textId="67EB95D4" w:rsidR="00522B3B" w:rsidRPr="00522B3B" w:rsidRDefault="00601841" w:rsidP="00CC33F4">
      <w:pPr>
        <w:ind w:left="993" w:hanging="993"/>
      </w:pPr>
      <w:r w:rsidRPr="00E16509">
        <w:rPr>
          <w:rFonts w:ascii="Calibri" w:hAnsi="Calibri" w:cs="Calibri"/>
        </w:rPr>
        <w:t>Figure</w:t>
      </w:r>
      <w:r>
        <w:t xml:space="preserve"> S2.  </w:t>
      </w:r>
      <w:r w:rsidR="00522B3B" w:rsidRPr="00522B3B">
        <w:t xml:space="preserve">Elution profiles (280 nm) of </w:t>
      </w:r>
      <w:r w:rsidR="00522B3B">
        <w:t>ASM1 (black) and</w:t>
      </w:r>
      <w:r w:rsidR="00522B3B" w:rsidRPr="00522B3B">
        <w:t xml:space="preserve"> </w:t>
      </w:r>
      <w:r w:rsidR="003346BC">
        <w:t xml:space="preserve">enzymatically (GcnA) </w:t>
      </w:r>
      <w:r w:rsidR="00E23BD0">
        <w:t>mono-</w:t>
      </w:r>
      <w:r w:rsidR="00E23BD0" w:rsidRPr="00E23BD0">
        <w:rPr>
          <w:i/>
        </w:rPr>
        <w:t>O</w:t>
      </w:r>
      <w:r w:rsidR="00E23BD0">
        <w:t>-</w:t>
      </w:r>
      <w:r w:rsidR="003346BC">
        <w:t xml:space="preserve">deglycosylated </w:t>
      </w:r>
      <w:r w:rsidR="00522B3B">
        <w:t xml:space="preserve">ASM1 (blue). </w:t>
      </w:r>
      <w:r w:rsidR="00522B3B" w:rsidRPr="00522B3B">
        <w:t xml:space="preserve"> Retention time on a Jupiter 5 μm C18 300 Å, 250 x 4.6 mm column increases </w:t>
      </w:r>
      <w:r w:rsidR="00D059B2">
        <w:t xml:space="preserve">slightly </w:t>
      </w:r>
      <w:r w:rsidR="00E23BD0">
        <w:t xml:space="preserve">due to </w:t>
      </w:r>
      <w:r w:rsidR="00522B3B" w:rsidRPr="00522B3B">
        <w:t xml:space="preserve">the </w:t>
      </w:r>
      <w:r w:rsidR="003346BC">
        <w:t>GcnA-catalysed release</w:t>
      </w:r>
      <w:r w:rsidR="00522B3B" w:rsidRPr="00522B3B">
        <w:t xml:space="preserve"> of</w:t>
      </w:r>
      <w:r w:rsidR="00522B3B">
        <w:t xml:space="preserve"> the </w:t>
      </w:r>
      <w:r w:rsidR="003346BC">
        <w:t>hydrophilic Glc</w:t>
      </w:r>
      <w:r w:rsidR="00522B3B">
        <w:t>NAc moiety.</w:t>
      </w:r>
    </w:p>
    <w:p w14:paraId="108D50CE" w14:textId="77777777" w:rsidR="00BF4DAB" w:rsidRDefault="00100205" w:rsidP="00BF4DAB">
      <w:pPr>
        <w:rPr>
          <w:sz w:val="24"/>
          <w:szCs w:val="24"/>
        </w:rPr>
      </w:pPr>
      <w:r w:rsidRPr="00100205">
        <w:rPr>
          <w:noProof/>
          <w:sz w:val="24"/>
          <w:szCs w:val="24"/>
          <w:lang w:eastAsia="en-NZ"/>
        </w:rPr>
        <w:lastRenderedPageBreak/>
        <mc:AlternateContent>
          <mc:Choice Requires="wps">
            <w:drawing>
              <wp:anchor distT="0" distB="0" distL="114300" distR="114300" simplePos="0" relativeHeight="251655168" behindDoc="0" locked="0" layoutInCell="1" allowOverlap="1" wp14:anchorId="19B4EB34" wp14:editId="06C908D3">
                <wp:simplePos x="0" y="0"/>
                <wp:positionH relativeFrom="column">
                  <wp:posOffset>301213</wp:posOffset>
                </wp:positionH>
                <wp:positionV relativeFrom="paragraph">
                  <wp:posOffset>71755</wp:posOffset>
                </wp:positionV>
                <wp:extent cx="207818" cy="195943"/>
                <wp:effectExtent l="0" t="0" r="1905" b="13970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818" cy="195943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84F8168" w14:textId="77777777" w:rsidR="00015D45" w:rsidRDefault="00015D45">
                            <w:r>
                              <w:t>(a)</w:t>
                            </w:r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9B4EB34" id="Text Box 2" o:spid="_x0000_s1054" type="#_x0000_t202" style="position:absolute;margin-left:23.7pt;margin-top:5.65pt;width:16.35pt;height:15.45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" filled="f" stroked="f">
                <v:textbox inset="0,0,0,0">
                  <w:txbxContent>
                    <w:p w14:paraId="084F8168" w14:textId="77777777" w:rsidR="00015D45" w:rsidRDefault="00015D45">
                      <w: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F23CF4" w:rsidRPr="00BF4DAB">
        <w:rPr>
          <w:noProof/>
          <w:sz w:val="24"/>
          <w:szCs w:val="24"/>
          <w:lang w:eastAsia="en-NZ"/>
        </w:rPr>
        <w:drawing>
          <wp:anchor distT="0" distB="0" distL="114300" distR="114300" simplePos="0" relativeHeight="251624447" behindDoc="0" locked="0" layoutInCell="1" allowOverlap="1" wp14:anchorId="12C085D5" wp14:editId="6964358E">
            <wp:simplePos x="0" y="0"/>
            <wp:positionH relativeFrom="column">
              <wp:posOffset>3358515</wp:posOffset>
            </wp:positionH>
            <wp:positionV relativeFrom="paragraph">
              <wp:posOffset>5303</wp:posOffset>
            </wp:positionV>
            <wp:extent cx="2354580" cy="838200"/>
            <wp:effectExtent l="0" t="0" r="7620" b="0"/>
            <wp:wrapNone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0832"/>
                    <a:stretch/>
                  </pic:blipFill>
                  <pic:spPr bwMode="auto">
                    <a:xfrm>
                      <a:off x="0" y="0"/>
                      <a:ext cx="2354580" cy="83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23CF4" w:rsidRPr="00BF4DAB">
        <w:rPr>
          <w:noProof/>
          <w:sz w:val="24"/>
          <w:szCs w:val="24"/>
          <w:lang w:eastAsia="en-NZ"/>
        </w:rPr>
        <mc:AlternateContent>
          <mc:Choice Requires="wps">
            <w:drawing>
              <wp:anchor distT="0" distB="0" distL="114300" distR="114300" simplePos="0" relativeHeight="251643904" behindDoc="0" locked="0" layoutInCell="1" allowOverlap="1" wp14:anchorId="2F5E9FAC" wp14:editId="44677D8D">
                <wp:simplePos x="0" y="0"/>
                <wp:positionH relativeFrom="column">
                  <wp:posOffset>3791585</wp:posOffset>
                </wp:positionH>
                <wp:positionV relativeFrom="paragraph">
                  <wp:posOffset>497205</wp:posOffset>
                </wp:positionV>
                <wp:extent cx="400050" cy="149860"/>
                <wp:effectExtent l="0" t="0" r="76200" b="59690"/>
                <wp:wrapNone/>
                <wp:docPr id="21" name="Straight Arrow Connector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00050" cy="14986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D4BDE09" id="Straight Arrow Connector 21" o:spid="_x0000_s1026" type="#_x0000_t32" style="position:absolute;margin-left:298.55pt;margin-top:39.15pt;width:31.5pt;height:11.8pt;z-index:251643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">
                <v:stroke endarrow="block"/>
              </v:shape>
            </w:pict>
          </mc:Fallback>
        </mc:AlternateContent>
      </w:r>
      <w:r w:rsidR="00F23CF4" w:rsidRPr="00BF4DAB">
        <w:rPr>
          <w:noProof/>
          <w:sz w:val="24"/>
          <w:szCs w:val="24"/>
          <w:lang w:eastAsia="en-NZ"/>
        </w:rPr>
        <mc:AlternateContent>
          <mc:Choice Requires="wps">
            <w:drawing>
              <wp:anchor distT="0" distB="0" distL="114300" distR="114300" simplePos="0" relativeHeight="251642880" behindDoc="0" locked="0" layoutInCell="1" allowOverlap="1" wp14:anchorId="609803F2" wp14:editId="51485274">
                <wp:simplePos x="0" y="0"/>
                <wp:positionH relativeFrom="column">
                  <wp:posOffset>3410585</wp:posOffset>
                </wp:positionH>
                <wp:positionV relativeFrom="paragraph">
                  <wp:posOffset>77470</wp:posOffset>
                </wp:positionV>
                <wp:extent cx="860425" cy="504825"/>
                <wp:effectExtent l="0" t="0" r="0" b="9525"/>
                <wp:wrapNone/>
                <wp:docPr id="22" name="Text Box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60425" cy="5048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1A56394" w14:textId="77777777" w:rsidR="00015D45" w:rsidRPr="00F23CF4" w:rsidRDefault="00015D45" w:rsidP="00BF4DAB">
                            <w:pP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  <w:r w:rsidRPr="00F23CF4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Monoisotopic mass</w:t>
                            </w: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F23CF4"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  <w:t>= 1614.967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9803F2" id="Text Box 22" o:spid="_x0000_s1055" type="#_x0000_t202" style="position:absolute;margin-left:268.55pt;margin-top:6.1pt;width:67.75pt;height:39.75pt;z-index:2516428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" filled="f" stroked="f">
                <v:textbox>
                  <w:txbxContent>
                    <w:p w14:paraId="21A56394" w14:textId="77777777" w:rsidR="00015D45" w:rsidRPr="00F23CF4" w:rsidRDefault="00015D45" w:rsidP="00BF4DAB">
                      <w:pPr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  <w:r w:rsidRPr="00F23CF4">
                        <w:rPr>
                          <w:rFonts w:ascii="Arial" w:hAnsi="Arial" w:cs="Arial"/>
                          <w:sz w:val="16"/>
                          <w:szCs w:val="16"/>
                        </w:rPr>
                        <w:t>Monoisotopic mass</w:t>
                      </w:r>
                      <w:r>
                        <w:rPr>
                          <w:rFonts w:ascii="Arial" w:hAnsi="Arial" w:cs="Arial"/>
                          <w:sz w:val="16"/>
                          <w:szCs w:val="16"/>
                        </w:rPr>
                        <w:t xml:space="preserve"> </w:t>
                      </w:r>
                      <w:r w:rsidRPr="00F23CF4">
                        <w:rPr>
                          <w:rFonts w:ascii="Arial" w:hAnsi="Arial" w:cs="Arial"/>
                          <w:sz w:val="16"/>
                          <w:szCs w:val="16"/>
                        </w:rPr>
                        <w:t>= 1614.9676</w:t>
                      </w:r>
                    </w:p>
                  </w:txbxContent>
                </v:textbox>
              </v:shape>
            </w:pict>
          </mc:Fallback>
        </mc:AlternateContent>
      </w:r>
      <w:r w:rsidR="00BF4DAB">
        <w:rPr>
          <w:noProof/>
          <w:sz w:val="24"/>
          <w:szCs w:val="24"/>
          <w:lang w:eastAsia="en-NZ"/>
        </w:rPr>
        <mc:AlternateContent>
          <mc:Choice Requires="wpg">
            <w:drawing>
              <wp:anchor distT="0" distB="0" distL="114300" distR="114300" simplePos="0" relativeHeight="251640832" behindDoc="0" locked="0" layoutInCell="1" allowOverlap="1" wp14:anchorId="162E12C9" wp14:editId="5E9009E0">
                <wp:simplePos x="0" y="0"/>
                <wp:positionH relativeFrom="column">
                  <wp:posOffset>921385</wp:posOffset>
                </wp:positionH>
                <wp:positionV relativeFrom="paragraph">
                  <wp:posOffset>198755</wp:posOffset>
                </wp:positionV>
                <wp:extent cx="4726305" cy="1383030"/>
                <wp:effectExtent l="0" t="0" r="635" b="2540"/>
                <wp:wrapNone/>
                <wp:docPr id="14" name="Group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4726305" cy="1383030"/>
                          <a:chOff x="2891" y="7628"/>
                          <a:chExt cx="7443" cy="2178"/>
                        </a:xfrm>
                      </wpg:grpSpPr>
                      <wps:wsp>
                        <wps:cNvPr id="15" name="Text Box 11"/>
                        <wps:cNvSpPr txBox="1">
                          <a:spLocks noChangeArrowheads="1"/>
                        </wps:cNvSpPr>
                        <wps:spPr bwMode="auto">
                          <a:xfrm>
                            <a:off x="5488" y="7807"/>
                            <a:ext cx="1319" cy="3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81EFCEC" w14:textId="77777777" w:rsidR="00015D45" w:rsidRPr="00F874C7" w:rsidRDefault="00015D45" w:rsidP="00BF4DAB">
                              <w:pPr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</w:pPr>
                              <w:r w:rsidRPr="00F874C7"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  <w:t>- 1x GlcNA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6" name="Text Box 12"/>
                        <wps:cNvSpPr txBox="1">
                          <a:spLocks noChangeArrowheads="1"/>
                        </wps:cNvSpPr>
                        <wps:spPr bwMode="auto">
                          <a:xfrm>
                            <a:off x="9015" y="8810"/>
                            <a:ext cx="1319" cy="3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071494F" w14:textId="77777777" w:rsidR="00015D45" w:rsidRPr="00F874C7" w:rsidRDefault="00015D45" w:rsidP="00BF4DAB">
                              <w:pPr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</w:pPr>
                              <w:r w:rsidRPr="00F874C7"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  <w:t>- 1x GlcNA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7" name="Text Box 13"/>
                        <wps:cNvSpPr txBox="1">
                          <a:spLocks noChangeArrowheads="1"/>
                        </wps:cNvSpPr>
                        <wps:spPr bwMode="auto">
                          <a:xfrm>
                            <a:off x="3376" y="7628"/>
                            <a:ext cx="1319" cy="3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0B1B98F" w14:textId="77777777" w:rsidR="00015D45" w:rsidRPr="00F874C7" w:rsidRDefault="00015D45" w:rsidP="00BF4DAB">
                              <w:pPr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</w:pPr>
                              <w:r w:rsidRPr="00F874C7"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  <w:t>- 1x GlcNA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" name="Text Box 14"/>
                        <wps:cNvSpPr txBox="1">
                          <a:spLocks noChangeArrowheads="1"/>
                        </wps:cNvSpPr>
                        <wps:spPr bwMode="auto">
                          <a:xfrm>
                            <a:off x="5056" y="9037"/>
                            <a:ext cx="1227" cy="3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AE56277" w14:textId="77777777" w:rsidR="00015D45" w:rsidRPr="00F874C7" w:rsidRDefault="00015D45" w:rsidP="00BF4DAB">
                              <w:pPr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</w:pPr>
                              <w:r w:rsidRPr="00F874C7"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  <w:t>- 2x GlcNA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9" name="Text Box 15"/>
                        <wps:cNvSpPr txBox="1">
                          <a:spLocks noChangeArrowheads="1"/>
                        </wps:cNvSpPr>
                        <wps:spPr bwMode="auto">
                          <a:xfrm>
                            <a:off x="2891" y="8728"/>
                            <a:ext cx="1232" cy="3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B496AB1" w14:textId="77777777" w:rsidR="00015D45" w:rsidRPr="00F874C7" w:rsidRDefault="00015D45" w:rsidP="00BF4DAB">
                              <w:pPr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</w:pPr>
                              <w:r w:rsidRPr="00F874C7"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  <w:t>- 2x GlcNA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0" name="Text Box 16"/>
                        <wps:cNvSpPr txBox="1">
                          <a:spLocks noChangeArrowheads="1"/>
                        </wps:cNvSpPr>
                        <wps:spPr bwMode="auto">
                          <a:xfrm>
                            <a:off x="8405" y="9467"/>
                            <a:ext cx="1319" cy="3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46FA8CE" w14:textId="77777777" w:rsidR="00015D45" w:rsidRPr="00F874C7" w:rsidRDefault="00015D45" w:rsidP="00BF4DAB">
                              <w:pPr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</w:pPr>
                              <w:r w:rsidRPr="00F874C7">
                                <w:rPr>
                                  <w:rFonts w:ascii="Arial" w:hAnsi="Arial" w:cs="Arial"/>
                                  <w:sz w:val="16"/>
                                  <w:szCs w:val="16"/>
                                </w:rPr>
                                <w:t>- 2x GlcNA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162E12C9" id="Group 14" o:spid="_x0000_s1056" style="position:absolute;margin-left:72.55pt;margin-top:15.65pt;width:372.15pt;height:108.9pt;z-index:251640832" coordorigin="2891,7628" coordsize="7443,217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">
                <v:shape id="Text Box 11" o:spid="_x0000_s1057" type="#_x0000_t202" style="position:absolute;left:5488;top:7807;width:1319;height:3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" filled="f" stroked="f">
                  <v:textbox>
                    <w:txbxContent>
                      <w:p w14:paraId="081EFCEC" w14:textId="77777777" w:rsidR="00015D45" w:rsidRPr="00F874C7" w:rsidRDefault="00015D45" w:rsidP="00BF4DAB">
                        <w:pPr>
                          <w:rPr>
                            <w:rFonts w:ascii="Arial" w:hAnsi="Arial" w:cs="Arial"/>
                            <w:sz w:val="16"/>
                            <w:szCs w:val="16"/>
                          </w:rPr>
                        </w:pPr>
                        <w:r w:rsidRPr="00F874C7">
                          <w:rPr>
                            <w:rFonts w:ascii="Arial" w:hAnsi="Arial" w:cs="Arial"/>
                            <w:sz w:val="16"/>
                            <w:szCs w:val="16"/>
                          </w:rPr>
                          <w:t>- 1x GlcNAc</w:t>
                        </w:r>
                      </w:p>
                    </w:txbxContent>
                  </v:textbox>
                </v:shape>
                <v:shape id="Text Box 12" o:spid="_x0000_s1058" type="#_x0000_t202" style="position:absolute;left:9015;top:8810;width:1319;height:3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" filled="f" stroked="f">
                  <v:textbox>
                    <w:txbxContent>
                      <w:p w14:paraId="6071494F" w14:textId="77777777" w:rsidR="00015D45" w:rsidRPr="00F874C7" w:rsidRDefault="00015D45" w:rsidP="00BF4DAB">
                        <w:pPr>
                          <w:rPr>
                            <w:rFonts w:ascii="Arial" w:hAnsi="Arial" w:cs="Arial"/>
                            <w:sz w:val="16"/>
                            <w:szCs w:val="16"/>
                          </w:rPr>
                        </w:pPr>
                        <w:r w:rsidRPr="00F874C7">
                          <w:rPr>
                            <w:rFonts w:ascii="Arial" w:hAnsi="Arial" w:cs="Arial"/>
                            <w:sz w:val="16"/>
                            <w:szCs w:val="16"/>
                          </w:rPr>
                          <w:t>- 1x GlcNAc</w:t>
                        </w:r>
                      </w:p>
                    </w:txbxContent>
                  </v:textbox>
                </v:shape>
                <v:shape id="Text Box 13" o:spid="_x0000_s1059" type="#_x0000_t202" style="position:absolute;left:3376;top:7628;width:1319;height:3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" filled="f" stroked="f">
                  <v:textbox>
                    <w:txbxContent>
                      <w:p w14:paraId="70B1B98F" w14:textId="77777777" w:rsidR="00015D45" w:rsidRPr="00F874C7" w:rsidRDefault="00015D45" w:rsidP="00BF4DAB">
                        <w:pPr>
                          <w:rPr>
                            <w:rFonts w:ascii="Arial" w:hAnsi="Arial" w:cs="Arial"/>
                            <w:sz w:val="16"/>
                            <w:szCs w:val="16"/>
                          </w:rPr>
                        </w:pPr>
                        <w:r w:rsidRPr="00F874C7">
                          <w:rPr>
                            <w:rFonts w:ascii="Arial" w:hAnsi="Arial" w:cs="Arial"/>
                            <w:sz w:val="16"/>
                            <w:szCs w:val="16"/>
                          </w:rPr>
                          <w:t>- 1x GlcNAc</w:t>
                        </w:r>
                      </w:p>
                    </w:txbxContent>
                  </v:textbox>
                </v:shape>
                <v:shape id="Text Box 14" o:spid="_x0000_s1060" type="#_x0000_t202" style="position:absolute;left:5056;top:9037;width:1227;height:3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" filled="f" stroked="f">
                  <v:textbox>
                    <w:txbxContent>
                      <w:p w14:paraId="4AE56277" w14:textId="77777777" w:rsidR="00015D45" w:rsidRPr="00F874C7" w:rsidRDefault="00015D45" w:rsidP="00BF4DAB">
                        <w:pPr>
                          <w:rPr>
                            <w:rFonts w:ascii="Arial" w:hAnsi="Arial" w:cs="Arial"/>
                            <w:sz w:val="16"/>
                            <w:szCs w:val="16"/>
                          </w:rPr>
                        </w:pPr>
                        <w:r w:rsidRPr="00F874C7">
                          <w:rPr>
                            <w:rFonts w:ascii="Arial" w:hAnsi="Arial" w:cs="Arial"/>
                            <w:sz w:val="16"/>
                            <w:szCs w:val="16"/>
                          </w:rPr>
                          <w:t>- 2x GlcNAc</w:t>
                        </w:r>
                      </w:p>
                    </w:txbxContent>
                  </v:textbox>
                </v:shape>
                <v:shape id="Text Box 15" o:spid="_x0000_s1061" type="#_x0000_t202" style="position:absolute;left:2891;top:8728;width:1232;height:3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" filled="f" stroked="f">
                  <v:textbox>
                    <w:txbxContent>
                      <w:p w14:paraId="4B496AB1" w14:textId="77777777" w:rsidR="00015D45" w:rsidRPr="00F874C7" w:rsidRDefault="00015D45" w:rsidP="00BF4DAB">
                        <w:pPr>
                          <w:rPr>
                            <w:rFonts w:ascii="Arial" w:hAnsi="Arial" w:cs="Arial"/>
                            <w:sz w:val="16"/>
                            <w:szCs w:val="16"/>
                          </w:rPr>
                        </w:pPr>
                        <w:r w:rsidRPr="00F874C7">
                          <w:rPr>
                            <w:rFonts w:ascii="Arial" w:hAnsi="Arial" w:cs="Arial"/>
                            <w:sz w:val="16"/>
                            <w:szCs w:val="16"/>
                          </w:rPr>
                          <w:t>- 2x GlcNAc</w:t>
                        </w:r>
                      </w:p>
                    </w:txbxContent>
                  </v:textbox>
                </v:shape>
                <v:shape id="Text Box 16" o:spid="_x0000_s1062" type="#_x0000_t202" style="position:absolute;left:8405;top:9467;width:1319;height:3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" filled="f" stroked="f">
                  <v:textbox>
                    <w:txbxContent>
                      <w:p w14:paraId="346FA8CE" w14:textId="77777777" w:rsidR="00015D45" w:rsidRPr="00F874C7" w:rsidRDefault="00015D45" w:rsidP="00BF4DAB">
                        <w:pPr>
                          <w:rPr>
                            <w:rFonts w:ascii="Arial" w:hAnsi="Arial" w:cs="Arial"/>
                            <w:sz w:val="16"/>
                            <w:szCs w:val="16"/>
                          </w:rPr>
                        </w:pPr>
                        <w:r w:rsidRPr="00F874C7">
                          <w:rPr>
                            <w:rFonts w:ascii="Arial" w:hAnsi="Arial" w:cs="Arial"/>
                            <w:sz w:val="16"/>
                            <w:szCs w:val="16"/>
                          </w:rPr>
                          <w:t>- 2x GlcNAc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BF4DAB">
        <w:rPr>
          <w:noProof/>
          <w:sz w:val="24"/>
          <w:szCs w:val="24"/>
          <w:lang w:eastAsia="en-NZ"/>
        </w:rPr>
        <w:drawing>
          <wp:inline distT="0" distB="0" distL="0" distR="0" wp14:anchorId="335862E4" wp14:editId="56D7B921">
            <wp:extent cx="5731510" cy="2126575"/>
            <wp:effectExtent l="0" t="0" r="254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1265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861A709" w14:textId="77777777" w:rsidR="00100205" w:rsidRDefault="00100205" w:rsidP="00100205">
      <w:pPr>
        <w:ind w:left="993" w:hanging="993"/>
        <w:rPr>
          <w:sz w:val="24"/>
          <w:szCs w:val="24"/>
        </w:rPr>
      </w:pPr>
      <w:r w:rsidRPr="00100205">
        <w:rPr>
          <w:noProof/>
          <w:sz w:val="24"/>
          <w:szCs w:val="24"/>
          <w:lang w:eastAsia="en-NZ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47AE455" wp14:editId="2CE61044">
                <wp:simplePos x="0" y="0"/>
                <wp:positionH relativeFrom="column">
                  <wp:posOffset>1140683</wp:posOffset>
                </wp:positionH>
                <wp:positionV relativeFrom="paragraph">
                  <wp:posOffset>90805</wp:posOffset>
                </wp:positionV>
                <wp:extent cx="207645" cy="195580"/>
                <wp:effectExtent l="0" t="0" r="1905" b="1397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645" cy="19558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9DD8096" w14:textId="77777777" w:rsidR="00015D45" w:rsidRDefault="00015D45" w:rsidP="00100205">
                            <w:r>
                              <w:t>(b)</w:t>
                            </w:r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47AE455" id="_x0000_s1063" type="#_x0000_t202" style="position:absolute;left:0;text-align:left;margin-left:89.8pt;margin-top:7.15pt;width:16.35pt;height:15.4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" filled="f" stroked="f">
                <v:textbox inset="0,0,0,0">
                  <w:txbxContent>
                    <w:p w14:paraId="69DD8096" w14:textId="77777777" w:rsidR="00015D45" w:rsidRDefault="00015D45" w:rsidP="00100205">
                      <w: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 w:cs="Arial"/>
          <w:noProof/>
          <w:sz w:val="24"/>
          <w:szCs w:val="24"/>
          <w:lang w:eastAsia="en-NZ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3619799A" wp14:editId="110ABC0D">
                <wp:simplePos x="0" y="0"/>
                <wp:positionH relativeFrom="column">
                  <wp:posOffset>1097915</wp:posOffset>
                </wp:positionH>
                <wp:positionV relativeFrom="paragraph">
                  <wp:posOffset>273908</wp:posOffset>
                </wp:positionV>
                <wp:extent cx="1009402" cy="367665"/>
                <wp:effectExtent l="0" t="0" r="0" b="0"/>
                <wp:wrapNone/>
                <wp:docPr id="25" name="Text Box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09402" cy="36766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/>
                      </wps:spPr>
                      <wps:txbx>
                        <w:txbxContent>
                          <w:p w14:paraId="5FE123BC" w14:textId="77777777" w:rsidR="00015D45" w:rsidRPr="00100205" w:rsidRDefault="00015D45" w:rsidP="00BF4DAB">
                            <w:pPr>
                              <w:rPr>
                                <w:sz w:val="16"/>
                                <w:szCs w:val="16"/>
                              </w:rPr>
                            </w:pPr>
                            <w:r w:rsidRPr="00100205">
                              <w:rPr>
                                <w:sz w:val="16"/>
                                <w:szCs w:val="16"/>
                              </w:rPr>
                              <w:t>Monoisotopic mass = 1547.283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19799A" id="Text Box 25" o:spid="_x0000_s1064" type="#_x0000_t202" style="position:absolute;left:0;text-align:left;margin-left:86.45pt;margin-top:21.55pt;width:79.5pt;height:28.9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" filled="f" stroked="f">
                <v:textbox>
                  <w:txbxContent>
                    <w:p w14:paraId="5FE123BC" w14:textId="77777777" w:rsidR="00015D45" w:rsidRPr="00100205" w:rsidRDefault="00015D45" w:rsidP="00BF4DAB">
                      <w:pPr>
                        <w:rPr>
                          <w:sz w:val="16"/>
                          <w:szCs w:val="16"/>
                        </w:rPr>
                      </w:pPr>
                      <w:r w:rsidRPr="00100205">
                        <w:rPr>
                          <w:sz w:val="16"/>
                          <w:szCs w:val="16"/>
                        </w:rPr>
                        <w:t>Monoisotopic mass = 1547.283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4"/>
          <w:szCs w:val="24"/>
          <w:lang w:eastAsia="en-NZ"/>
        </w:rPr>
        <w:drawing>
          <wp:anchor distT="0" distB="0" distL="114300" distR="114300" simplePos="0" relativeHeight="251656192" behindDoc="0" locked="0" layoutInCell="1" allowOverlap="1" wp14:anchorId="5865511A" wp14:editId="63DCECCD">
            <wp:simplePos x="0" y="0"/>
            <wp:positionH relativeFrom="column">
              <wp:posOffset>919480</wp:posOffset>
            </wp:positionH>
            <wp:positionV relativeFrom="paragraph">
              <wp:posOffset>69025</wp:posOffset>
            </wp:positionV>
            <wp:extent cx="4355465" cy="1227455"/>
            <wp:effectExtent l="0" t="0" r="6985" b="0"/>
            <wp:wrapNone/>
            <wp:docPr id="2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5465" cy="12274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551C095" w14:textId="77777777" w:rsidR="00BF4DAB" w:rsidRPr="00BF4DAB" w:rsidRDefault="00100205" w:rsidP="00100205">
      <w:pPr>
        <w:rPr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en-NZ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0F42A54F" wp14:editId="2D756983">
                <wp:simplePos x="0" y="0"/>
                <wp:positionH relativeFrom="column">
                  <wp:posOffset>1567180</wp:posOffset>
                </wp:positionH>
                <wp:positionV relativeFrom="paragraph">
                  <wp:posOffset>238125</wp:posOffset>
                </wp:positionV>
                <wp:extent cx="497840" cy="323215"/>
                <wp:effectExtent l="0" t="0" r="92710" b="57785"/>
                <wp:wrapNone/>
                <wp:docPr id="24" name="Straight Arrow Connector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97840" cy="32321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D623F0D" id="Straight Arrow Connector 24" o:spid="_x0000_s1026" type="#_x0000_t32" style="position:absolute;margin-left:123.4pt;margin-top:18.75pt;width:39.2pt;height:25.4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">
                <v:stroke endarrow="block"/>
              </v:shape>
            </w:pict>
          </mc:Fallback>
        </mc:AlternateContent>
      </w:r>
    </w:p>
    <w:p w14:paraId="5C561CCC" w14:textId="77777777" w:rsidR="00BF4DAB" w:rsidRDefault="00BF4DAB" w:rsidP="00BF4DAB">
      <w:pPr>
        <w:rPr>
          <w:sz w:val="24"/>
          <w:szCs w:val="24"/>
        </w:rPr>
      </w:pPr>
    </w:p>
    <w:p w14:paraId="6E9BA3EF" w14:textId="77777777" w:rsidR="00BF4DAB" w:rsidRPr="00FB7AFD" w:rsidRDefault="00BF4DAB" w:rsidP="00BF4DAB">
      <w:pPr>
        <w:jc w:val="center"/>
        <w:rPr>
          <w:rFonts w:ascii="Arial" w:hAnsi="Arial" w:cs="Arial"/>
          <w:sz w:val="24"/>
          <w:szCs w:val="24"/>
        </w:rPr>
      </w:pPr>
    </w:p>
    <w:p w14:paraId="1714D56C" w14:textId="77777777" w:rsidR="008D43A3" w:rsidRDefault="008D43A3" w:rsidP="00601841">
      <w:pPr>
        <w:spacing w:after="0"/>
        <w:rPr>
          <w:sz w:val="24"/>
          <w:szCs w:val="24"/>
        </w:rPr>
      </w:pPr>
    </w:p>
    <w:p w14:paraId="63ED0241" w14:textId="391FE159" w:rsidR="00601841" w:rsidRPr="001A555D" w:rsidRDefault="00100205" w:rsidP="00601841">
      <w:pPr>
        <w:spacing w:after="0"/>
      </w:pPr>
      <w:r w:rsidRPr="001A555D">
        <w:t xml:space="preserve">Figure S3. </w:t>
      </w:r>
    </w:p>
    <w:p w14:paraId="167C7053" w14:textId="729A3D5A" w:rsidR="00100205" w:rsidRPr="001A555D" w:rsidRDefault="00601841" w:rsidP="00B622CF">
      <w:pPr>
        <w:spacing w:after="0"/>
        <w:ind w:left="426" w:hanging="426"/>
      </w:pPr>
      <w:r w:rsidRPr="001A555D">
        <w:t>(a)</w:t>
      </w:r>
      <w:r w:rsidR="00D059B2" w:rsidRPr="001A555D">
        <w:tab/>
      </w:r>
      <w:r w:rsidR="00100205" w:rsidRPr="001A555D">
        <w:t xml:space="preserve">Mass spectrum of </w:t>
      </w:r>
      <w:r w:rsidR="00D059B2" w:rsidRPr="001A555D">
        <w:t>ASM1</w:t>
      </w:r>
      <w:r w:rsidR="00100205" w:rsidRPr="001A555D">
        <w:t xml:space="preserve"> after incubation with </w:t>
      </w:r>
      <w:r w:rsidR="003D7F5C" w:rsidRPr="001A555D">
        <w:t xml:space="preserve">the </w:t>
      </w:r>
      <w:r w:rsidR="003D7F5C" w:rsidRPr="001A555D">
        <w:rPr>
          <w:i/>
        </w:rPr>
        <w:t>N</w:t>
      </w:r>
      <w:r w:rsidR="003D7F5C" w:rsidRPr="001A555D">
        <w:t>-acetyl-</w:t>
      </w:r>
      <w:r w:rsidR="003D7F5C" w:rsidRPr="001A555D">
        <w:rPr>
          <w:rFonts w:ascii="Symbol" w:hAnsi="Symbol"/>
        </w:rPr>
        <w:t></w:t>
      </w:r>
      <w:r w:rsidR="003D7F5C" w:rsidRPr="001A555D">
        <w:t xml:space="preserve">-D-glucosaminidase </w:t>
      </w:r>
      <w:r w:rsidR="00100205" w:rsidRPr="001A555D">
        <w:t xml:space="preserve">GcnA </w:t>
      </w:r>
      <w:r w:rsidR="00702649" w:rsidRPr="001A555D">
        <w:t>overnight at</w:t>
      </w:r>
      <w:r w:rsidR="00100205" w:rsidRPr="001A555D">
        <w:t xml:space="preserve"> </w:t>
      </w:r>
      <w:r w:rsidR="00702649" w:rsidRPr="001A555D">
        <w:t>room temperature.</w:t>
      </w:r>
      <w:r w:rsidR="00100205" w:rsidRPr="001A555D">
        <w:t xml:space="preserve">  Inset shows the </w:t>
      </w:r>
      <w:r w:rsidR="008806CC" w:rsidRPr="001A555D">
        <w:t>(M+3H)</w:t>
      </w:r>
      <w:r w:rsidR="008806CC" w:rsidRPr="001A555D">
        <w:rPr>
          <w:vertAlign w:val="superscript"/>
        </w:rPr>
        <w:t>3+</w:t>
      </w:r>
      <w:r w:rsidR="00100205" w:rsidRPr="001A555D">
        <w:t xml:space="preserve"> ion of the mono</w:t>
      </w:r>
      <w:r w:rsidR="003D7F5C" w:rsidRPr="001A555D">
        <w:t>-</w:t>
      </w:r>
      <w:r w:rsidR="003D7F5C" w:rsidRPr="001A555D">
        <w:rPr>
          <w:i/>
        </w:rPr>
        <w:t>O</w:t>
      </w:r>
      <w:r w:rsidR="003D7F5C" w:rsidRPr="001A555D">
        <w:t>-</w:t>
      </w:r>
      <w:r w:rsidR="00100205" w:rsidRPr="001A555D">
        <w:t xml:space="preserve">deglycosylated species. </w:t>
      </w:r>
    </w:p>
    <w:p w14:paraId="6E69CFBD" w14:textId="77777777" w:rsidR="003D7F5C" w:rsidRPr="003D7F5C" w:rsidRDefault="003D7F5C" w:rsidP="00B622CF">
      <w:pPr>
        <w:spacing w:after="0"/>
        <w:ind w:left="426" w:hanging="426"/>
        <w:rPr>
          <w:sz w:val="6"/>
          <w:szCs w:val="6"/>
        </w:rPr>
      </w:pPr>
    </w:p>
    <w:p w14:paraId="3EEDEB88" w14:textId="749595B2" w:rsidR="00100205" w:rsidRPr="001A555D" w:rsidRDefault="00601841" w:rsidP="00B622CF">
      <w:pPr>
        <w:ind w:left="426" w:hanging="426"/>
      </w:pPr>
      <w:r w:rsidRPr="001A555D">
        <w:t>(b)</w:t>
      </w:r>
      <w:r w:rsidR="00D059B2" w:rsidRPr="001A555D">
        <w:tab/>
      </w:r>
      <w:r w:rsidR="008806CC" w:rsidRPr="001A555D">
        <w:t>(M+</w:t>
      </w:r>
      <w:r w:rsidR="00100205" w:rsidRPr="001A555D">
        <w:t>3</w:t>
      </w:r>
      <w:r w:rsidR="008806CC" w:rsidRPr="001A555D">
        <w:t>H)</w:t>
      </w:r>
      <w:r w:rsidR="008806CC" w:rsidRPr="001A555D">
        <w:rPr>
          <w:vertAlign w:val="superscript"/>
        </w:rPr>
        <w:t>3</w:t>
      </w:r>
      <w:r w:rsidR="00100205" w:rsidRPr="001A555D">
        <w:rPr>
          <w:vertAlign w:val="superscript"/>
        </w:rPr>
        <w:t>+</w:t>
      </w:r>
      <w:r w:rsidR="00100205" w:rsidRPr="001A555D">
        <w:t xml:space="preserve"> ion of the di</w:t>
      </w:r>
      <w:r w:rsidR="003D7F5C" w:rsidRPr="001A555D">
        <w:t>-</w:t>
      </w:r>
      <w:r w:rsidR="003D7F5C" w:rsidRPr="001A555D">
        <w:rPr>
          <w:i/>
        </w:rPr>
        <w:t>O</w:t>
      </w:r>
      <w:r w:rsidR="003D7F5C" w:rsidRPr="001A555D">
        <w:t>/</w:t>
      </w:r>
      <w:r w:rsidR="003D7F5C" w:rsidRPr="001A555D">
        <w:rPr>
          <w:i/>
        </w:rPr>
        <w:t>S</w:t>
      </w:r>
      <w:r w:rsidR="003D7F5C" w:rsidRPr="001A555D">
        <w:t>-</w:t>
      </w:r>
      <w:r w:rsidR="00100205" w:rsidRPr="001A555D">
        <w:t>deglycosylated species</w:t>
      </w:r>
      <w:r w:rsidR="00EC1F1E" w:rsidRPr="001A555D">
        <w:t xml:space="preserve">.  </w:t>
      </w:r>
      <w:r w:rsidR="00100205" w:rsidRPr="001A555D">
        <w:t xml:space="preserve">Monoisotopic </w:t>
      </w:r>
      <w:r w:rsidR="00394449" w:rsidRPr="001A555D">
        <w:t xml:space="preserve">m/z of </w:t>
      </w:r>
      <w:r w:rsidR="00145CAF" w:rsidRPr="001A555D">
        <w:t xml:space="preserve">the </w:t>
      </w:r>
      <w:r w:rsidR="00C56DC6" w:rsidRPr="001A555D">
        <w:t>triply charged ion (1547.28) co</w:t>
      </w:r>
      <w:r w:rsidR="00A85815" w:rsidRPr="001A555D">
        <w:t xml:space="preserve">rresponds to </w:t>
      </w:r>
      <w:r w:rsidR="003D7F5C" w:rsidRPr="001A555D">
        <w:t xml:space="preserve">a </w:t>
      </w:r>
      <w:r w:rsidR="00A85815" w:rsidRPr="001A555D">
        <w:t>mass of</w:t>
      </w:r>
      <w:r w:rsidR="00100205" w:rsidRPr="001A555D">
        <w:t xml:space="preserve"> 4638.8</w:t>
      </w:r>
      <w:r w:rsidR="00C56DC6" w:rsidRPr="001A555D">
        <w:t>2</w:t>
      </w:r>
      <w:r w:rsidR="00D73980" w:rsidRPr="001A555D">
        <w:t xml:space="preserve"> </w:t>
      </w:r>
      <w:r w:rsidR="00E47B93" w:rsidRPr="001A555D">
        <w:t>Da</w:t>
      </w:r>
      <w:r w:rsidR="00C56DC6" w:rsidRPr="001A555D">
        <w:rPr>
          <w:i/>
        </w:rPr>
        <w:t xml:space="preserve"> </w:t>
      </w:r>
      <w:r w:rsidR="00C56DC6" w:rsidRPr="001A555D">
        <w:t xml:space="preserve">which </w:t>
      </w:r>
      <w:r w:rsidR="000C29A5" w:rsidRPr="001A555D">
        <w:t>matche</w:t>
      </w:r>
      <w:r w:rsidR="00C56DC6" w:rsidRPr="001A555D">
        <w:t>s the theoretical mass of non-glycosylated ASM1 with two disul</w:t>
      </w:r>
      <w:r w:rsidR="00A85815" w:rsidRPr="001A555D">
        <w:t>f</w:t>
      </w:r>
      <w:r w:rsidR="00C56DC6" w:rsidRPr="001A555D">
        <w:t>ide bonds (4638.8142</w:t>
      </w:r>
      <w:r w:rsidR="00D73980" w:rsidRPr="001A555D">
        <w:t xml:space="preserve"> </w:t>
      </w:r>
      <w:r w:rsidR="00E47B93" w:rsidRPr="001A555D">
        <w:t>Da</w:t>
      </w:r>
      <w:r w:rsidR="00C56DC6" w:rsidRPr="001A555D">
        <w:t>)</w:t>
      </w:r>
      <w:r w:rsidR="00B622CF" w:rsidRPr="001A555D">
        <w:t>.</w:t>
      </w:r>
    </w:p>
    <w:p w14:paraId="48718FE8" w14:textId="730E9D50" w:rsidR="009E702F" w:rsidRDefault="009E702F" w:rsidP="00552440"/>
    <w:p w14:paraId="12B5FBC7" w14:textId="6CB53D3B" w:rsidR="00A85815" w:rsidRDefault="00A90B4A" w:rsidP="00552440">
      <w:r>
        <w:rPr>
          <w:noProof/>
          <w:lang w:eastAsia="en-NZ"/>
        </w:rPr>
        <w:lastRenderedPageBreak/>
        <mc:AlternateContent>
          <mc:Choice Requires="wps">
            <w:drawing>
              <wp:anchor distT="45720" distB="45720" distL="114300" distR="114300" simplePos="0" relativeHeight="251769856" behindDoc="0" locked="0" layoutInCell="1" allowOverlap="1" wp14:anchorId="02A263A6" wp14:editId="0C5D95CB">
                <wp:simplePos x="0" y="0"/>
                <wp:positionH relativeFrom="margin">
                  <wp:posOffset>1344072</wp:posOffset>
                </wp:positionH>
                <wp:positionV relativeFrom="paragraph">
                  <wp:posOffset>2938780</wp:posOffset>
                </wp:positionV>
                <wp:extent cx="587375" cy="189865"/>
                <wp:effectExtent l="0" t="0" r="3175" b="635"/>
                <wp:wrapNone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7375" cy="18986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2DB36B" w14:textId="3D386C2B" w:rsidR="00A90B4A" w:rsidRPr="00A90B4A" w:rsidRDefault="00A90B4A" w:rsidP="00A90B4A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  <w:r w:rsidRPr="00A90B4A">
                              <w:rPr>
                                <w:sz w:val="18"/>
                                <w:szCs w:val="18"/>
                              </w:rPr>
                              <w:t>ASM1</w:t>
                            </w:r>
                            <w:r w:rsidRPr="00A90B4A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33-43</w:t>
                            </w:r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A263A6" id="_x0000_s1065" type="#_x0000_t202" style="position:absolute;margin-left:105.85pt;margin-top:231.4pt;width:46.25pt;height:14.95pt;z-index:25176985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" filled="f" stroked="f">
                <v:textbox inset="0,0,0,0">
                  <w:txbxContent>
                    <w:p w14:paraId="1F2DB36B" w14:textId="3D386C2B" w:rsidR="00A90B4A" w:rsidRPr="00A90B4A" w:rsidRDefault="00A90B4A" w:rsidP="00A90B4A">
                      <w:pPr>
                        <w:rPr>
                          <w:sz w:val="18"/>
                          <w:szCs w:val="18"/>
                        </w:rPr>
                      </w:pPr>
                      <w:r w:rsidRPr="00A90B4A">
                        <w:rPr>
                          <w:sz w:val="18"/>
                          <w:szCs w:val="18"/>
                        </w:rPr>
                        <w:t>ASM1</w:t>
                      </w:r>
                      <w:r w:rsidRPr="00A90B4A">
                        <w:rPr>
                          <w:sz w:val="18"/>
                          <w:szCs w:val="18"/>
                          <w:vertAlign w:val="subscript"/>
                        </w:rPr>
                        <w:t>33-43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eastAsia="en-NZ"/>
        </w:rPr>
        <mc:AlternateContent>
          <mc:Choice Requires="wps">
            <w:drawing>
              <wp:anchor distT="45720" distB="45720" distL="114300" distR="114300" simplePos="0" relativeHeight="251771904" behindDoc="0" locked="0" layoutInCell="1" allowOverlap="1" wp14:anchorId="3B7AC67B" wp14:editId="7D483FFE">
                <wp:simplePos x="0" y="0"/>
                <wp:positionH relativeFrom="margin">
                  <wp:posOffset>2855422</wp:posOffset>
                </wp:positionH>
                <wp:positionV relativeFrom="paragraph">
                  <wp:posOffset>533441</wp:posOffset>
                </wp:positionV>
                <wp:extent cx="480950" cy="190005"/>
                <wp:effectExtent l="0" t="0" r="0" b="635"/>
                <wp:wrapNone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0950" cy="19000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B349891" w14:textId="724A0EE7" w:rsidR="00A90B4A" w:rsidRPr="00A90B4A" w:rsidRDefault="00A90B4A" w:rsidP="00A90B4A">
                            <w:pPr>
                              <w:rPr>
                                <w:sz w:val="18"/>
                                <w:szCs w:val="18"/>
                              </w:rPr>
                            </w:pPr>
                            <w:r w:rsidRPr="00A90B4A">
                              <w:rPr>
                                <w:sz w:val="18"/>
                                <w:szCs w:val="18"/>
                              </w:rPr>
                              <w:t>ASM1</w:t>
                            </w:r>
                            <w:r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1</w:t>
                            </w:r>
                            <w:r w:rsidRPr="00A90B4A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-</w:t>
                            </w:r>
                            <w:r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32</w:t>
                            </w:r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7AC67B" id="_x0000_s1066" type="#_x0000_t202" style="position:absolute;margin-left:224.85pt;margin-top:42pt;width:37.85pt;height:14.95pt;z-index:25177190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" filled="f" stroked="f">
                <v:textbox inset="0,0,0,0">
                  <w:txbxContent>
                    <w:p w14:paraId="6B349891" w14:textId="724A0EE7" w:rsidR="00A90B4A" w:rsidRPr="00A90B4A" w:rsidRDefault="00A90B4A" w:rsidP="00A90B4A">
                      <w:pPr>
                        <w:rPr>
                          <w:sz w:val="18"/>
                          <w:szCs w:val="18"/>
                        </w:rPr>
                      </w:pPr>
                      <w:r w:rsidRPr="00A90B4A">
                        <w:rPr>
                          <w:sz w:val="18"/>
                          <w:szCs w:val="18"/>
                        </w:rPr>
                        <w:t>ASM1</w:t>
                      </w:r>
                      <w:r>
                        <w:rPr>
                          <w:sz w:val="18"/>
                          <w:szCs w:val="18"/>
                          <w:vertAlign w:val="subscript"/>
                        </w:rPr>
                        <w:t>1</w:t>
                      </w:r>
                      <w:r w:rsidRPr="00A90B4A">
                        <w:rPr>
                          <w:sz w:val="18"/>
                          <w:szCs w:val="18"/>
                          <w:vertAlign w:val="subscript"/>
                        </w:rPr>
                        <w:t>-</w:t>
                      </w:r>
                      <w:r>
                        <w:rPr>
                          <w:sz w:val="18"/>
                          <w:szCs w:val="18"/>
                          <w:vertAlign w:val="subscript"/>
                        </w:rPr>
                        <w:t>3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A85815">
        <w:rPr>
          <w:noProof/>
          <w:lang w:eastAsia="en-NZ"/>
        </w:rPr>
        <w:drawing>
          <wp:inline distT="0" distB="0" distL="0" distR="0" wp14:anchorId="514B50C2" wp14:editId="57CBFCC4">
            <wp:extent cx="5423095" cy="3889864"/>
            <wp:effectExtent l="12700" t="12700" r="12700" b="9525"/>
            <wp:docPr id="102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5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6971" cy="3921335"/>
                    </a:xfrm>
                    <a:prstGeom prst="rect">
                      <a:avLst/>
                    </a:prstGeom>
                    <a:solidFill>
                      <a:srgbClr xmlns:a14="http://schemas.microsoft.com/office/drawing/2010/main" val="FFFFFF" mc:Ignorable="a14" a14:legacySpreadsheetColorIndex="9"/>
                    </a:solidFill>
                    <a:ln w="9525">
                      <a:solidFill>
                        <a:srgbClr xmlns:a14="http://schemas.microsoft.com/office/drawing/2010/main" val="000000" mc:Ignorable="a14" a14:legacySpreadsheetColorIndex="64"/>
                      </a:solidFill>
                      <a:prstDash val="solid"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57A932C" w14:textId="62DFA73E" w:rsidR="00A85815" w:rsidRPr="001A555D" w:rsidRDefault="00A85815" w:rsidP="004F11DA">
      <w:pPr>
        <w:tabs>
          <w:tab w:val="left" w:pos="1134"/>
        </w:tabs>
        <w:spacing w:after="0" w:line="240" w:lineRule="auto"/>
      </w:pPr>
      <w:r w:rsidRPr="001A555D">
        <w:t>Figure S4.</w:t>
      </w:r>
      <w:r w:rsidRPr="001A555D">
        <w:tab/>
      </w:r>
      <w:r w:rsidR="006C1B72" w:rsidRPr="001A555D">
        <w:t>RP</w:t>
      </w:r>
      <w:r w:rsidR="008D43A3" w:rsidRPr="001A555D">
        <w:t>-</w:t>
      </w:r>
      <w:r w:rsidR="006C1B72" w:rsidRPr="001A555D">
        <w:t>HPLC e</w:t>
      </w:r>
      <w:r w:rsidRPr="001A555D">
        <w:t>lution profiles (</w:t>
      </w:r>
      <w:r w:rsidR="00586907" w:rsidRPr="001A555D">
        <w:t>A</w:t>
      </w:r>
      <w:r w:rsidRPr="001A555D">
        <w:t>280 nm) of ASM1 (black) and a tryptic digest of ASM1 (blue).</w:t>
      </w:r>
    </w:p>
    <w:p w14:paraId="35B85424" w14:textId="7A6DB9AB" w:rsidR="00A85815" w:rsidRPr="00365EC2" w:rsidRDefault="00A85815" w:rsidP="00365EC2">
      <w:pPr>
        <w:spacing w:after="0" w:line="240" w:lineRule="auto"/>
        <w:rPr>
          <w:sz w:val="10"/>
          <w:szCs w:val="10"/>
        </w:rPr>
      </w:pPr>
      <w:r w:rsidRPr="00365EC2">
        <w:rPr>
          <w:noProof/>
          <w:sz w:val="10"/>
          <w:szCs w:val="10"/>
          <w:lang w:eastAsia="en-NZ"/>
        </w:rPr>
        <mc:AlternateContent>
          <mc:Choice Requires="wpg">
            <w:drawing>
              <wp:anchor distT="0" distB="0" distL="114300" distR="114300" simplePos="0" relativeHeight="251506688" behindDoc="0" locked="0" layoutInCell="1" allowOverlap="1" wp14:anchorId="6BD3898B" wp14:editId="1C1FA840">
                <wp:simplePos x="0" y="0"/>
                <wp:positionH relativeFrom="column">
                  <wp:posOffset>31750</wp:posOffset>
                </wp:positionH>
                <wp:positionV relativeFrom="paragraph">
                  <wp:posOffset>163195</wp:posOffset>
                </wp:positionV>
                <wp:extent cx="5735320" cy="2024380"/>
                <wp:effectExtent l="0" t="0" r="0" b="0"/>
                <wp:wrapTopAndBottom/>
                <wp:docPr id="7172" name="Group 717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5320" cy="2024380"/>
                          <a:chOff x="0" y="0"/>
                          <a:chExt cx="5735782" cy="2024743"/>
                        </a:xfrm>
                      </wpg:grpSpPr>
                      <wpg:grpSp>
                        <wpg:cNvPr id="12" name="Group 12"/>
                        <wpg:cNvGrpSpPr/>
                        <wpg:grpSpPr>
                          <a:xfrm>
                            <a:off x="0" y="0"/>
                            <a:ext cx="5735782" cy="2024743"/>
                            <a:chOff x="0" y="0"/>
                            <a:chExt cx="5735782" cy="2024743"/>
                          </a:xfrm>
                        </wpg:grpSpPr>
                        <wpg:grpSp>
                          <wpg:cNvPr id="11" name="Group 11"/>
                          <wpg:cNvGrpSpPr/>
                          <wpg:grpSpPr>
                            <a:xfrm>
                              <a:off x="0" y="0"/>
                              <a:ext cx="5735782" cy="2024743"/>
                              <a:chOff x="0" y="0"/>
                              <a:chExt cx="5735782" cy="2024743"/>
                            </a:xfrm>
                          </wpg:grpSpPr>
                          <pic:pic xmlns:pic="http://schemas.openxmlformats.org/drawingml/2006/picture">
                            <pic:nvPicPr>
                              <pic:cNvPr id="26" name="Picture 26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9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5735782" cy="950026"/>
                              </a:xfrm>
                              <a:prstGeom prst="rect">
                                <a:avLst/>
                              </a:prstGeom>
                              <a:noFill/>
                            </pic:spPr>
                          </pic:pic>
                          <pic:pic xmlns:pic="http://schemas.openxmlformats.org/drawingml/2006/picture">
                            <pic:nvPicPr>
                              <pic:cNvPr id="27" name="Picture 27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20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1015340"/>
                                <a:ext cx="5735782" cy="1009403"/>
                              </a:xfrm>
                              <a:prstGeom prst="rect">
                                <a:avLst/>
                              </a:prstGeom>
                              <a:noFill/>
                            </pic:spPr>
                          </pic:pic>
                        </wpg:grpSp>
                        <wps:wsp>
                          <wps:cNvPr id="30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504213" y="77189"/>
                              <a:ext cx="219075" cy="19431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195911C" w14:textId="77777777" w:rsidR="00A85815" w:rsidRDefault="00A85815" w:rsidP="00A85815">
                                <w:r>
                                  <w:t>(a)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  <wps:wsp>
                          <wps:cNvPr id="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504213" y="1151906"/>
                              <a:ext cx="219075" cy="19431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51ECBCE8" w14:textId="77777777" w:rsidR="00A85815" w:rsidRDefault="00A85815" w:rsidP="00A85815">
                                <w:r>
                                  <w:t>(b)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>
                            <a:noAutofit/>
                          </wps:bodyPr>
                        </wps:wsp>
                      </wpg:grpSp>
                      <pic:pic xmlns:pic="http://schemas.openxmlformats.org/drawingml/2006/picture">
                        <pic:nvPicPr>
                          <pic:cNvPr id="7170" name="Picture 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22502"/>
                          <a:stretch/>
                        </pic:blipFill>
                        <pic:spPr bwMode="auto">
                          <a:xfrm>
                            <a:off x="4312693" y="1364776"/>
                            <a:ext cx="1392071" cy="5049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6BD3898B" id="Group 7172" o:spid="_x0000_s1067" style="position:absolute;margin-left:2.5pt;margin-top:12.85pt;width:451.6pt;height:159.4pt;z-index:251506688;mso-width-relative:margin" coordsize="57357,20247" o:gfxdata="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">
                <v:group id="Group 12" o:spid="_x0000_s1068" style="position:absolute;width:57357;height:20247" coordsize="57357,202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<v:group id="Group 11" o:spid="_x0000_s1069" style="position:absolute;width:57357;height:20247" coordsize="57357,202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">
                    <v:shape id="Picture 26" o:spid="_x0000_s1070" type="#_x0000_t75" style="position:absolute;width:57357;height:95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">
                      <v:imagedata r:id="rId22" o:title=""/>
                      <v:path arrowok="t"/>
                    </v:shape>
                    <v:shape id="Picture 27" o:spid="_x0000_s1071" type="#_x0000_t75" style="position:absolute;top:10153;width:57357;height:100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">
                      <v:imagedata r:id="rId23" o:title=""/>
                      <v:path arrowok="t"/>
                    </v:shape>
                  </v:group>
                  <v:shape id="_x0000_s1072" type="#_x0000_t202" style="position:absolute;left:55042;top:771;width:2190;height:19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" filled="f" stroked="f">
                    <v:textbox inset="0,0,0,0">
                      <w:txbxContent>
                        <w:p w14:paraId="3195911C" w14:textId="77777777" w:rsidR="00A85815" w:rsidRDefault="00A85815" w:rsidP="00A85815">
                          <w:r>
                            <w:t>(a)</w:t>
                          </w:r>
                        </w:p>
                      </w:txbxContent>
                    </v:textbox>
                  </v:shape>
                  <v:shape id="_x0000_s1073" type="#_x0000_t202" style="position:absolute;left:55042;top:11519;width:2190;height:19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" filled="f" stroked="f">
                    <v:textbox inset="0,0,0,0">
                      <w:txbxContent>
                        <w:p w14:paraId="51ECBCE8" w14:textId="77777777" w:rsidR="00A85815" w:rsidRDefault="00A85815" w:rsidP="00A85815">
                          <w:r>
                            <w:t>(b)</w:t>
                          </w:r>
                        </w:p>
                      </w:txbxContent>
                    </v:textbox>
                  </v:shape>
                </v:group>
                <v:shape id="Picture 6" o:spid="_x0000_s1074" type="#_x0000_t75" style="position:absolute;left:43126;top:13647;width:13921;height:50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">
                  <v:imagedata r:id="rId24" o:title="" cropright="14747f"/>
                  <v:path arrowok="t"/>
                </v:shape>
                <w10:wrap type="topAndBottom"/>
              </v:group>
            </w:pict>
          </mc:Fallback>
        </mc:AlternateContent>
      </w:r>
    </w:p>
    <w:p w14:paraId="07A13CE2" w14:textId="77777777" w:rsidR="00A85815" w:rsidRPr="004F11DA" w:rsidRDefault="00A85815" w:rsidP="00A85815">
      <w:pPr>
        <w:spacing w:after="0"/>
        <w:ind w:left="1418" w:hanging="1418"/>
        <w:jc w:val="both"/>
      </w:pPr>
    </w:p>
    <w:p w14:paraId="4C86E722" w14:textId="43BEDCAB" w:rsidR="00A85815" w:rsidRPr="001A555D" w:rsidRDefault="00A85815" w:rsidP="00885E32">
      <w:pPr>
        <w:spacing w:after="0"/>
        <w:ind w:left="1134" w:hanging="1138"/>
        <w:jc w:val="both"/>
      </w:pPr>
      <w:r w:rsidRPr="001A555D">
        <w:t>Figure S5.</w:t>
      </w:r>
      <w:r w:rsidR="00586907" w:rsidRPr="001A555D">
        <w:tab/>
      </w:r>
      <w:r w:rsidRPr="001A555D">
        <w:t xml:space="preserve">Mass spectrum of GccF after incubation with </w:t>
      </w:r>
      <w:r w:rsidR="00586907" w:rsidRPr="001A555D">
        <w:t>t</w:t>
      </w:r>
      <w:r w:rsidRPr="001A555D">
        <w:t>rypsin at 37</w:t>
      </w:r>
      <w:r w:rsidR="00586907" w:rsidRPr="001A555D">
        <w:t xml:space="preserve"> </w:t>
      </w:r>
      <w:r w:rsidRPr="001A555D">
        <w:rPr>
          <w:rFonts w:cstheme="minorHAnsi"/>
        </w:rPr>
        <w:t>°</w:t>
      </w:r>
      <w:r w:rsidRPr="001A555D">
        <w:t xml:space="preserve">C for 4 </w:t>
      </w:r>
      <w:r w:rsidR="00586907" w:rsidRPr="001A555D">
        <w:t>h</w:t>
      </w:r>
      <w:r w:rsidR="008E0DE3" w:rsidRPr="001A555D">
        <w:t>.</w:t>
      </w:r>
      <w:r w:rsidRPr="001A555D">
        <w:t xml:space="preserve"> </w:t>
      </w:r>
    </w:p>
    <w:p w14:paraId="15133A7C" w14:textId="031E5C58" w:rsidR="00A85815" w:rsidRDefault="00A85815" w:rsidP="004F11DA">
      <w:pPr>
        <w:spacing w:after="0" w:line="240" w:lineRule="auto"/>
        <w:ind w:left="1442" w:hanging="308"/>
        <w:jc w:val="both"/>
      </w:pPr>
      <w:r w:rsidRPr="001A555D">
        <w:t>(a)</w:t>
      </w:r>
      <w:r w:rsidR="00312B03" w:rsidRPr="001A555D">
        <w:tab/>
      </w:r>
      <w:r w:rsidR="008806CC" w:rsidRPr="001A555D">
        <w:t>(M+H)</w:t>
      </w:r>
      <w:r w:rsidR="008806CC" w:rsidRPr="001A555D">
        <w:rPr>
          <w:vertAlign w:val="superscript"/>
        </w:rPr>
        <w:t>+</w:t>
      </w:r>
      <w:r w:rsidRPr="001A555D">
        <w:t xml:space="preserve"> ion of the C-terminal </w:t>
      </w:r>
      <w:r w:rsidR="00FA45E1" w:rsidRPr="001A555D">
        <w:t xml:space="preserve">tryptic </w:t>
      </w:r>
      <w:r w:rsidR="00586907" w:rsidRPr="001A555D">
        <w:t xml:space="preserve">fragment </w:t>
      </w:r>
      <w:r w:rsidRPr="001A555D">
        <w:t xml:space="preserve">(residues 33-43) bearing </w:t>
      </w:r>
      <w:r w:rsidR="00564754" w:rsidRPr="001A555D">
        <w:t>one</w:t>
      </w:r>
      <w:r w:rsidRPr="001A555D">
        <w:t xml:space="preserve"> HexNAc</w:t>
      </w:r>
      <w:r>
        <w:t xml:space="preserve"> residue</w:t>
      </w:r>
      <w:r w:rsidR="004F11DA">
        <w:t xml:space="preserve">. </w:t>
      </w:r>
      <w:r w:rsidR="00FA45E1">
        <w:t>The m</w:t>
      </w:r>
      <w:r>
        <w:t xml:space="preserve">onoisotopic </w:t>
      </w:r>
      <w:r w:rsidR="00531995">
        <w:t xml:space="preserve">m/z </w:t>
      </w:r>
      <w:r w:rsidR="00A90B4A">
        <w:t>(M+H)</w:t>
      </w:r>
      <w:r w:rsidR="00A90B4A" w:rsidRPr="00A90B4A">
        <w:rPr>
          <w:vertAlign w:val="superscript"/>
        </w:rPr>
        <w:t>+</w:t>
      </w:r>
      <w:r>
        <w:t xml:space="preserve"> of </w:t>
      </w:r>
      <w:r w:rsidRPr="00264E8C">
        <w:t>1251.</w:t>
      </w:r>
      <w:r>
        <w:t>4</w:t>
      </w:r>
      <w:r w:rsidR="00586907">
        <w:t>66</w:t>
      </w:r>
      <w:r w:rsidR="00FA45E1">
        <w:t xml:space="preserve"> for the singly charged ion</w:t>
      </w:r>
      <w:r w:rsidR="00FA45E1" w:rsidDel="00586907">
        <w:t xml:space="preserve"> </w:t>
      </w:r>
      <w:r w:rsidR="00FA45E1">
        <w:t>matches</w:t>
      </w:r>
      <w:r>
        <w:t xml:space="preserve"> the theoretical mass</w:t>
      </w:r>
      <w:r w:rsidRPr="00264E8C">
        <w:t xml:space="preserve"> </w:t>
      </w:r>
      <w:r w:rsidR="00586907">
        <w:t>(</w:t>
      </w:r>
      <w:r w:rsidRPr="00264E8C">
        <w:t>125</w:t>
      </w:r>
      <w:r w:rsidRPr="00531995">
        <w:t>0</w:t>
      </w:r>
      <w:r w:rsidRPr="00264E8C">
        <w:t>.46</w:t>
      </w:r>
      <w:r>
        <w:t>2</w:t>
      </w:r>
      <w:r w:rsidRPr="00264E8C">
        <w:t xml:space="preserve"> </w:t>
      </w:r>
      <w:r>
        <w:t>Da)</w:t>
      </w:r>
      <w:r w:rsidR="00FA45E1">
        <w:t>.</w:t>
      </w:r>
      <w:r w:rsidR="004F11DA">
        <w:t xml:space="preserve"> </w:t>
      </w:r>
      <w:r w:rsidR="00365EC2" w:rsidRPr="00264E8C">
        <w:t xml:space="preserve">Note the small peak at </w:t>
      </w:r>
      <w:r w:rsidR="00703A9B">
        <w:t xml:space="preserve">m/z </w:t>
      </w:r>
      <w:r w:rsidR="00365EC2">
        <w:t>5</w:t>
      </w:r>
      <w:r w:rsidR="008806CC">
        <w:t>2</w:t>
      </w:r>
      <w:r w:rsidR="00365EC2">
        <w:t>4.6996</w:t>
      </w:r>
      <w:r w:rsidR="00365EC2" w:rsidRPr="00264E8C">
        <w:t xml:space="preserve">.  This corresponds to </w:t>
      </w:r>
      <w:r w:rsidR="00365EC2" w:rsidRPr="001A555D">
        <w:t xml:space="preserve">the </w:t>
      </w:r>
      <w:r w:rsidR="008806CC" w:rsidRPr="001A555D">
        <w:t>(M+2H)</w:t>
      </w:r>
      <w:r w:rsidR="008806CC" w:rsidRPr="001A555D">
        <w:rPr>
          <w:vertAlign w:val="superscript"/>
        </w:rPr>
        <w:t>2+</w:t>
      </w:r>
      <w:r w:rsidR="00365EC2" w:rsidRPr="001A555D">
        <w:t xml:space="preserve"> ion</w:t>
      </w:r>
      <w:r w:rsidR="00365EC2" w:rsidRPr="00264E8C">
        <w:t xml:space="preserve"> of the de</w:t>
      </w:r>
      <w:r w:rsidR="00365EC2">
        <w:t>-</w:t>
      </w:r>
      <w:r w:rsidR="00365EC2" w:rsidRPr="00365EC2">
        <w:rPr>
          <w:i/>
        </w:rPr>
        <w:t>S</w:t>
      </w:r>
      <w:r w:rsidR="00365EC2">
        <w:t>-HexN</w:t>
      </w:r>
      <w:r w:rsidR="00703A9B">
        <w:t>A</w:t>
      </w:r>
      <w:r w:rsidR="00365EC2">
        <w:t>cylated</w:t>
      </w:r>
      <w:r w:rsidR="00365EC2" w:rsidRPr="00264E8C">
        <w:t xml:space="preserve"> species</w:t>
      </w:r>
      <w:r w:rsidR="00365EC2">
        <w:t>, probably formed due to MS fragmentation.</w:t>
      </w:r>
    </w:p>
    <w:p w14:paraId="3EC94541" w14:textId="77777777" w:rsidR="006C1B72" w:rsidRPr="006C1B72" w:rsidRDefault="006C1B72" w:rsidP="004F11DA">
      <w:pPr>
        <w:spacing w:after="0" w:line="240" w:lineRule="auto"/>
        <w:ind w:left="1442" w:hanging="308"/>
        <w:jc w:val="both"/>
        <w:rPr>
          <w:sz w:val="4"/>
          <w:szCs w:val="4"/>
        </w:rPr>
      </w:pPr>
    </w:p>
    <w:p w14:paraId="2C099182" w14:textId="6C0AB58C" w:rsidR="00A85815" w:rsidRDefault="00A85815" w:rsidP="004F11DA">
      <w:pPr>
        <w:spacing w:after="0" w:line="240" w:lineRule="auto"/>
        <w:ind w:left="1442" w:hanging="308"/>
        <w:jc w:val="both"/>
      </w:pPr>
      <w:r w:rsidRPr="001A555D">
        <w:t>(b)</w:t>
      </w:r>
      <w:r w:rsidR="00312B03" w:rsidRPr="001A555D">
        <w:tab/>
      </w:r>
      <w:r w:rsidR="00287C38" w:rsidRPr="001A555D">
        <w:t>The (M+3H)</w:t>
      </w:r>
      <w:r w:rsidR="00287C38" w:rsidRPr="001A555D">
        <w:rPr>
          <w:vertAlign w:val="superscript"/>
        </w:rPr>
        <w:t>3+</w:t>
      </w:r>
      <w:r w:rsidRPr="001A555D">
        <w:t xml:space="preserve"> ion of </w:t>
      </w:r>
      <w:r w:rsidR="00FA45E1" w:rsidRPr="001A555D">
        <w:t>the N-terminal tryptic fragment (</w:t>
      </w:r>
      <w:r w:rsidRPr="001A555D">
        <w:t>residues 1-32</w:t>
      </w:r>
      <w:r w:rsidR="00FA45E1" w:rsidRPr="001A555D">
        <w:t>)</w:t>
      </w:r>
      <w:r w:rsidRPr="001A555D">
        <w:t xml:space="preserve"> with two</w:t>
      </w:r>
      <w:r>
        <w:t xml:space="preserve"> disulfide bonds and a single HexNAc residue</w:t>
      </w:r>
      <w:r w:rsidRPr="00264E8C">
        <w:t xml:space="preserve">.  </w:t>
      </w:r>
      <w:r w:rsidR="008B793B">
        <w:t>The m</w:t>
      </w:r>
      <w:r w:rsidRPr="00264E8C">
        <w:t xml:space="preserve">onoisotopic </w:t>
      </w:r>
      <w:r>
        <w:t>m/z</w:t>
      </w:r>
      <w:r w:rsidR="008B793B">
        <w:t xml:space="preserve"> of</w:t>
      </w:r>
      <w:r w:rsidRPr="00264E8C">
        <w:t xml:space="preserve"> 1271.85 </w:t>
      </w:r>
      <w:r w:rsidR="008B793B">
        <w:t xml:space="preserve">for </w:t>
      </w:r>
      <w:r w:rsidR="00531995">
        <w:t>(M+3H)</w:t>
      </w:r>
      <w:r w:rsidR="00531995" w:rsidRPr="00531995">
        <w:rPr>
          <w:vertAlign w:val="superscript"/>
        </w:rPr>
        <w:t>3</w:t>
      </w:r>
      <w:r w:rsidR="00531995" w:rsidRPr="00A90B4A">
        <w:rPr>
          <w:vertAlign w:val="superscript"/>
        </w:rPr>
        <w:t>+</w:t>
      </w:r>
      <w:r w:rsidR="00287C38" w:rsidRPr="00287C38">
        <w:t xml:space="preserve"> (</w:t>
      </w:r>
      <w:r w:rsidR="008B793B">
        <w:t>see inset)</w:t>
      </w:r>
      <w:r>
        <w:t xml:space="preserve"> corresponds to</w:t>
      </w:r>
      <w:r w:rsidRPr="00264E8C">
        <w:t xml:space="preserve"> 3812.5</w:t>
      </w:r>
      <w:r>
        <w:t>3 Da</w:t>
      </w:r>
      <w:r w:rsidR="008E0DE3">
        <w:t xml:space="preserve"> for the peptide,</w:t>
      </w:r>
      <w:r>
        <w:t xml:space="preserve"> which </w:t>
      </w:r>
      <w:r w:rsidR="008E0DE3">
        <w:t>closely matches</w:t>
      </w:r>
      <w:r>
        <w:t xml:space="preserve"> the </w:t>
      </w:r>
      <w:r w:rsidRPr="00264E8C">
        <w:t xml:space="preserve">3812.5213 </w:t>
      </w:r>
      <w:r>
        <w:t>Da</w:t>
      </w:r>
      <w:r w:rsidR="009B562D">
        <w:t xml:space="preserve"> theoretical mass</w:t>
      </w:r>
      <w:r w:rsidRPr="00264E8C">
        <w:t xml:space="preserve">. </w:t>
      </w:r>
      <w:r w:rsidR="006C1B72">
        <w:t xml:space="preserve"> </w:t>
      </w:r>
      <w:r w:rsidRPr="00264E8C">
        <w:t xml:space="preserve">Note the small peak at </w:t>
      </w:r>
      <w:r w:rsidR="00703A9B">
        <w:t xml:space="preserve">m/z </w:t>
      </w:r>
      <w:r w:rsidRPr="00264E8C">
        <w:t xml:space="preserve">1204.83. This corresponds to the </w:t>
      </w:r>
      <w:r w:rsidR="00287C38">
        <w:t>(M+3H)</w:t>
      </w:r>
      <w:r w:rsidR="00287C38" w:rsidRPr="00531995">
        <w:rPr>
          <w:vertAlign w:val="superscript"/>
        </w:rPr>
        <w:t>3</w:t>
      </w:r>
      <w:r w:rsidR="00287C38" w:rsidRPr="00A90B4A">
        <w:rPr>
          <w:vertAlign w:val="superscript"/>
        </w:rPr>
        <w:t>+</w:t>
      </w:r>
      <w:r w:rsidRPr="00264E8C">
        <w:t xml:space="preserve"> ion of the </w:t>
      </w:r>
      <w:r w:rsidR="006C1B72" w:rsidRPr="006C1B72">
        <w:rPr>
          <w:i/>
        </w:rPr>
        <w:t>O</w:t>
      </w:r>
      <w:r w:rsidR="006C1B72">
        <w:t>-</w:t>
      </w:r>
      <w:r w:rsidRPr="00264E8C">
        <w:t>deglycosylated species</w:t>
      </w:r>
      <w:r w:rsidR="008E0DE3">
        <w:t>, probably formed due to MS fragmentation</w:t>
      </w:r>
      <w:r>
        <w:t>.</w:t>
      </w:r>
    </w:p>
    <w:p w14:paraId="0EA84468" w14:textId="6F372817" w:rsidR="006A65DD" w:rsidRDefault="006A65DD" w:rsidP="006A65DD">
      <w:pPr>
        <w:ind w:left="1092" w:hanging="1092"/>
        <w:jc w:val="center"/>
      </w:pPr>
      <w:r>
        <w:rPr>
          <w:noProof/>
          <w:lang w:eastAsia="en-NZ"/>
        </w:rPr>
        <w:lastRenderedPageBreak/>
        <w:drawing>
          <wp:inline distT="0" distB="0" distL="0" distR="0" wp14:anchorId="0F4D4ED3" wp14:editId="6AE4D834">
            <wp:extent cx="5069381" cy="8028000"/>
            <wp:effectExtent l="0" t="0" r="0" b="0"/>
            <wp:docPr id="7168" name="Picture 7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9381" cy="8028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28FDA05" w14:textId="762DA647" w:rsidR="006A65DD" w:rsidRDefault="006A65DD" w:rsidP="006A65DD">
      <w:pPr>
        <w:ind w:left="1092" w:hanging="1092"/>
      </w:pPr>
      <w:r>
        <w:t>Figure S</w:t>
      </w:r>
      <w:r w:rsidR="007B1ABF">
        <w:t>6</w:t>
      </w:r>
      <w:r>
        <w:t>.</w:t>
      </w:r>
      <w:r>
        <w:tab/>
        <w:t xml:space="preserve">Selected MRS (or, for </w:t>
      </w:r>
      <w:r w:rsidRPr="00D3051A">
        <w:rPr>
          <w:i/>
        </w:rPr>
        <w:t>Enterococcus faecalis</w:t>
      </w:r>
      <w:r>
        <w:t xml:space="preserve"> V583, TSB) </w:t>
      </w:r>
      <w:r w:rsidR="002B1BB5">
        <w:t xml:space="preserve">1% </w:t>
      </w:r>
      <w:r>
        <w:t xml:space="preserve">agar indicator plates.  </w:t>
      </w:r>
      <w:r w:rsidRPr="00D3051A">
        <w:t>For each panel, any zone of growth inhibition on the left is due to 4 µM purified ASM1 (5 µL), and the zone of growth inhibition on the right is due to 2% (w/v) nisaplin (5 µL).</w:t>
      </w:r>
    </w:p>
    <w:p w14:paraId="667FE74A" w14:textId="08D08267" w:rsidR="008B6B6A" w:rsidRPr="0065421C" w:rsidRDefault="0065421C" w:rsidP="0065421C">
      <w:pPr>
        <w:autoSpaceDE w:val="0"/>
        <w:autoSpaceDN w:val="0"/>
        <w:adjustRightInd w:val="0"/>
        <w:spacing w:after="240"/>
        <w:rPr>
          <w:lang w:val="en-AU"/>
        </w:rPr>
      </w:pPr>
      <w:r w:rsidRPr="0065421C">
        <w:rPr>
          <w:rFonts w:ascii="Calibri" w:hAnsi="Calibri" w:cs="Calibri"/>
          <w:b/>
          <w:color w:val="000000"/>
        </w:rPr>
        <w:lastRenderedPageBreak/>
        <w:t>Genetic analysis</w:t>
      </w:r>
      <w:r>
        <w:rPr>
          <w:rFonts w:ascii="Calibri" w:hAnsi="Calibri" w:cs="Calibri"/>
          <w:color w:val="000000"/>
        </w:rPr>
        <w:t xml:space="preserve">:  </w:t>
      </w:r>
      <w:r w:rsidR="000004C3">
        <w:rPr>
          <w:rFonts w:ascii="Calibri" w:hAnsi="Calibri" w:cs="Calibri"/>
          <w:color w:val="000000"/>
        </w:rPr>
        <w:t>Manual</w:t>
      </w:r>
      <w:r w:rsidR="00364C87">
        <w:rPr>
          <w:rFonts w:ascii="Calibri" w:hAnsi="Calibri" w:cs="Calibri"/>
          <w:color w:val="000000"/>
        </w:rPr>
        <w:t xml:space="preserve"> DNA sequencing</w:t>
      </w:r>
      <w:r w:rsidR="008B6B6A" w:rsidRPr="008B6B6A">
        <w:rPr>
          <w:rFonts w:ascii="Calibri" w:hAnsi="Calibri" w:cs="Calibri"/>
          <w:color w:val="000000"/>
        </w:rPr>
        <w:t xml:space="preserve"> </w:t>
      </w:r>
      <w:r w:rsidR="00B01AFE">
        <w:rPr>
          <w:rFonts w:ascii="Calibri" w:hAnsi="Calibri" w:cs="Calibri"/>
          <w:color w:val="000000"/>
        </w:rPr>
        <w:t xml:space="preserve">(primer walking) </w:t>
      </w:r>
      <w:r w:rsidR="008B6B6A" w:rsidRPr="008B6B6A">
        <w:rPr>
          <w:rFonts w:ascii="Calibri" w:hAnsi="Calibri" w:cs="Calibri"/>
          <w:color w:val="000000"/>
        </w:rPr>
        <w:t xml:space="preserve">beyond the </w:t>
      </w:r>
      <w:r w:rsidR="008B6B6A" w:rsidRPr="008B6B6A">
        <w:rPr>
          <w:rFonts w:ascii="Calibri" w:hAnsi="Calibri" w:cs="Calibri"/>
          <w:i/>
          <w:iCs/>
          <w:color w:val="000000"/>
        </w:rPr>
        <w:t xml:space="preserve">asm </w:t>
      </w:r>
      <w:r w:rsidR="008B6B6A" w:rsidRPr="008B6B6A">
        <w:rPr>
          <w:rFonts w:ascii="Calibri" w:hAnsi="Calibri" w:cs="Calibri"/>
          <w:color w:val="000000"/>
        </w:rPr>
        <w:t>gene</w:t>
      </w:r>
      <w:r w:rsidR="00F21D0E">
        <w:rPr>
          <w:rFonts w:ascii="Calibri" w:hAnsi="Calibri" w:cs="Calibri"/>
          <w:color w:val="000000"/>
        </w:rPr>
        <w:t>s</w:t>
      </w:r>
      <w:r w:rsidR="00364C87">
        <w:rPr>
          <w:rFonts w:ascii="Calibri" w:hAnsi="Calibri" w:cs="Calibri"/>
          <w:color w:val="000000"/>
        </w:rPr>
        <w:t>, and subsequent next-generation sequencing</w:t>
      </w:r>
      <w:r w:rsidR="008B6B6A" w:rsidRPr="008B6B6A">
        <w:rPr>
          <w:rFonts w:ascii="Calibri" w:hAnsi="Calibri" w:cs="Calibri"/>
          <w:color w:val="000000"/>
        </w:rPr>
        <w:t xml:space="preserve"> </w:t>
      </w:r>
      <w:r w:rsidR="00266FAC">
        <w:rPr>
          <w:rFonts w:ascii="Calibri" w:hAnsi="Calibri" w:cs="Calibri"/>
          <w:color w:val="000000"/>
        </w:rPr>
        <w:t xml:space="preserve">of </w:t>
      </w:r>
      <w:r w:rsidR="00266FAC" w:rsidRPr="00913501">
        <w:rPr>
          <w:rFonts w:ascii="Calibri" w:hAnsi="Calibri" w:cs="Calibri"/>
          <w:i/>
          <w:color w:val="000000"/>
        </w:rPr>
        <w:t>L. plantarum</w:t>
      </w:r>
      <w:r w:rsidR="00266FAC">
        <w:rPr>
          <w:rFonts w:ascii="Calibri" w:hAnsi="Calibri" w:cs="Calibri"/>
          <w:color w:val="000000"/>
        </w:rPr>
        <w:t xml:space="preserve"> A-1 genomic DNA</w:t>
      </w:r>
      <w:r w:rsidR="00BE4812">
        <w:rPr>
          <w:rFonts w:ascii="Calibri" w:hAnsi="Calibri" w:cs="Calibri"/>
          <w:color w:val="000000"/>
        </w:rPr>
        <w:t>,</w:t>
      </w:r>
      <w:r w:rsidR="00266FAC">
        <w:rPr>
          <w:rFonts w:ascii="Calibri" w:hAnsi="Calibri" w:cs="Calibri"/>
          <w:color w:val="000000"/>
        </w:rPr>
        <w:t xml:space="preserve"> showed </w:t>
      </w:r>
      <w:r w:rsidR="008B6B6A" w:rsidRPr="008B6B6A">
        <w:rPr>
          <w:rFonts w:ascii="Calibri" w:hAnsi="Calibri" w:cs="Calibri"/>
          <w:color w:val="000000"/>
        </w:rPr>
        <w:t xml:space="preserve">that the </w:t>
      </w:r>
      <w:r w:rsidR="00050CE4" w:rsidRPr="00913501">
        <w:rPr>
          <w:rFonts w:ascii="Calibri" w:hAnsi="Calibri" w:cs="Calibri"/>
          <w:i/>
          <w:color w:val="000000"/>
        </w:rPr>
        <w:t>asm</w:t>
      </w:r>
      <w:r w:rsidR="00050CE4">
        <w:rPr>
          <w:rFonts w:ascii="Calibri" w:hAnsi="Calibri" w:cs="Calibri"/>
          <w:color w:val="000000"/>
        </w:rPr>
        <w:t xml:space="preserve"> </w:t>
      </w:r>
      <w:r w:rsidR="008B6B6A" w:rsidRPr="008B6B6A">
        <w:rPr>
          <w:rFonts w:ascii="Calibri" w:hAnsi="Calibri" w:cs="Calibri"/>
          <w:color w:val="000000"/>
        </w:rPr>
        <w:t xml:space="preserve">gene cluster is </w:t>
      </w:r>
      <w:r w:rsidR="00F21D0E">
        <w:rPr>
          <w:rFonts w:ascii="Calibri" w:hAnsi="Calibri" w:cs="Calibri"/>
          <w:color w:val="000000"/>
        </w:rPr>
        <w:t>locat</w:t>
      </w:r>
      <w:r w:rsidR="008B6B6A" w:rsidRPr="008B6B6A">
        <w:rPr>
          <w:rFonts w:ascii="Calibri" w:hAnsi="Calibri" w:cs="Calibri"/>
          <w:color w:val="000000"/>
        </w:rPr>
        <w:t>ed on a</w:t>
      </w:r>
      <w:r w:rsidR="008B6B6A">
        <w:rPr>
          <w:rFonts w:ascii="Calibri" w:hAnsi="Calibri" w:cs="Calibri"/>
          <w:color w:val="000000"/>
        </w:rPr>
        <w:t xml:space="preserve"> </w:t>
      </w:r>
      <w:r w:rsidR="008B6B6A" w:rsidRPr="008B6B6A">
        <w:rPr>
          <w:rFonts w:ascii="Calibri" w:hAnsi="Calibri"/>
        </w:rPr>
        <w:t xml:space="preserve">11,905 bp </w:t>
      </w:r>
      <w:r w:rsidR="004C07F8">
        <w:rPr>
          <w:rFonts w:ascii="Calibri" w:hAnsi="Calibri" w:cs="Calibri"/>
          <w:color w:val="000000"/>
        </w:rPr>
        <w:t>plasmid</w:t>
      </w:r>
      <w:r w:rsidR="004C07F8" w:rsidRPr="008B6B6A" w:rsidDel="004C07F8">
        <w:rPr>
          <w:rFonts w:ascii="Calibri" w:hAnsi="Calibri"/>
        </w:rPr>
        <w:t xml:space="preserve"> </w:t>
      </w:r>
      <w:r w:rsidR="008B6B6A" w:rsidRPr="008B6B6A">
        <w:rPr>
          <w:rFonts w:ascii="Calibri" w:hAnsi="Calibri"/>
        </w:rPr>
        <w:t>(</w:t>
      </w:r>
      <w:r w:rsidR="008B6B6A">
        <w:rPr>
          <w:rFonts w:ascii="Calibri" w:hAnsi="Calibri"/>
        </w:rPr>
        <w:t>Fig</w:t>
      </w:r>
      <w:r w:rsidR="004C07F8">
        <w:rPr>
          <w:rFonts w:ascii="Calibri" w:hAnsi="Calibri"/>
        </w:rPr>
        <w:t>.</w:t>
      </w:r>
      <w:r w:rsidR="008B6B6A">
        <w:rPr>
          <w:rFonts w:ascii="Calibri" w:hAnsi="Calibri"/>
        </w:rPr>
        <w:t xml:space="preserve"> S</w:t>
      </w:r>
      <w:r w:rsidR="00A72EDC">
        <w:rPr>
          <w:rFonts w:ascii="Calibri" w:hAnsi="Calibri"/>
        </w:rPr>
        <w:t>9</w:t>
      </w:r>
      <w:r w:rsidR="00885DF6">
        <w:rPr>
          <w:rFonts w:ascii="Calibri" w:hAnsi="Calibri"/>
        </w:rPr>
        <w:t xml:space="preserve">; </w:t>
      </w:r>
      <w:r w:rsidR="00885DF6" w:rsidRPr="006542F8">
        <w:rPr>
          <w:lang w:val="en-AU"/>
        </w:rPr>
        <w:t>GenBank accession KU896918</w:t>
      </w:r>
      <w:r w:rsidR="008B6B6A" w:rsidRPr="008B6B6A">
        <w:rPr>
          <w:rFonts w:ascii="Calibri" w:hAnsi="Calibri"/>
        </w:rPr>
        <w:t>)</w:t>
      </w:r>
      <w:r w:rsidR="00EC1F1E" w:rsidRPr="008B6B6A">
        <w:rPr>
          <w:rFonts w:ascii="Calibri" w:hAnsi="Calibri"/>
        </w:rPr>
        <w:t>.</w:t>
      </w:r>
      <w:r w:rsidR="00EC1F1E" w:rsidRPr="008B6B6A">
        <w:rPr>
          <w:rFonts w:ascii="Calibri" w:hAnsi="Calibri" w:cs="Calibri"/>
        </w:rPr>
        <w:t xml:space="preserve">  </w:t>
      </w:r>
      <w:r w:rsidR="004C07F8">
        <w:rPr>
          <w:rFonts w:ascii="Calibri" w:hAnsi="Calibri" w:cs="Calibri"/>
        </w:rPr>
        <w:t>O</w:t>
      </w:r>
      <w:r w:rsidR="008B6B6A" w:rsidRPr="008B6B6A">
        <w:rPr>
          <w:rFonts w:ascii="Calibri" w:hAnsi="Calibri" w:cs="Calibri"/>
        </w:rPr>
        <w:t xml:space="preserve">ther </w:t>
      </w:r>
      <w:r w:rsidR="008B6B6A" w:rsidRPr="00913501">
        <w:rPr>
          <w:rFonts w:ascii="Calibri" w:hAnsi="Calibri" w:cs="Calibri"/>
          <w:iCs/>
        </w:rPr>
        <w:t>ORFs</w:t>
      </w:r>
      <w:r w:rsidR="008B6B6A">
        <w:rPr>
          <w:rFonts w:ascii="Calibri" w:hAnsi="Calibri" w:cs="Calibri"/>
        </w:rPr>
        <w:t xml:space="preserve"> </w:t>
      </w:r>
      <w:r w:rsidR="004C07F8">
        <w:rPr>
          <w:rFonts w:ascii="Calibri" w:hAnsi="Calibri" w:cs="Calibri"/>
        </w:rPr>
        <w:t>are likely to encode proteins with roles in plasmid mobilisati</w:t>
      </w:r>
      <w:r w:rsidR="00266FAC">
        <w:rPr>
          <w:rFonts w:ascii="Calibri" w:hAnsi="Calibri" w:cs="Calibri"/>
        </w:rPr>
        <w:t xml:space="preserve">on and </w:t>
      </w:r>
      <w:r w:rsidR="004C07F8">
        <w:rPr>
          <w:rFonts w:ascii="Calibri" w:hAnsi="Calibri" w:cs="Calibri"/>
        </w:rPr>
        <w:t xml:space="preserve">replication, </w:t>
      </w:r>
      <w:r w:rsidR="004C07F8" w:rsidRPr="00913501">
        <w:rPr>
          <w:rFonts w:ascii="Calibri" w:hAnsi="Calibri" w:cs="Calibri"/>
          <w:i/>
        </w:rPr>
        <w:t>e.g</w:t>
      </w:r>
      <w:r w:rsidR="004C07F8">
        <w:rPr>
          <w:rFonts w:ascii="Calibri" w:hAnsi="Calibri" w:cs="Calibri"/>
        </w:rPr>
        <w:t xml:space="preserve">. </w:t>
      </w:r>
      <w:r w:rsidR="00DC1EE9" w:rsidRPr="00DC1EE9">
        <w:rPr>
          <w:rFonts w:ascii="Calibri" w:hAnsi="Calibri" w:cs="Calibri"/>
        </w:rPr>
        <w:t xml:space="preserve">relaxase superfamily </w:t>
      </w:r>
      <w:r w:rsidR="008B6B6A" w:rsidRPr="008B6B6A">
        <w:rPr>
          <w:rFonts w:ascii="Calibri" w:hAnsi="Calibri" w:cs="Calibri"/>
        </w:rPr>
        <w:t>protein</w:t>
      </w:r>
      <w:r w:rsidR="004C07F8">
        <w:rPr>
          <w:rFonts w:ascii="Calibri" w:hAnsi="Calibri" w:cs="Calibri"/>
        </w:rPr>
        <w:t xml:space="preserve"> MobA</w:t>
      </w:r>
      <w:r w:rsidR="00266FAC">
        <w:rPr>
          <w:rFonts w:ascii="Calibri" w:hAnsi="Calibri" w:cs="Calibri"/>
        </w:rPr>
        <w:t>,</w:t>
      </w:r>
      <w:r w:rsidR="008B6B6A" w:rsidRPr="008B6B6A">
        <w:rPr>
          <w:rFonts w:ascii="Calibri" w:hAnsi="Calibri" w:cs="Calibri"/>
        </w:rPr>
        <w:t xml:space="preserve"> and </w:t>
      </w:r>
      <w:r w:rsidR="00DC1EE9" w:rsidRPr="00DC1EE9">
        <w:rPr>
          <w:rFonts w:ascii="Calibri" w:hAnsi="Calibri" w:cs="Calibri"/>
        </w:rPr>
        <w:t>Rep3 superfamily initiator replication protein</w:t>
      </w:r>
      <w:r w:rsidR="00DC1EE9" w:rsidRPr="008B6B6A" w:rsidDel="00DC1EE9">
        <w:rPr>
          <w:rFonts w:ascii="Calibri" w:hAnsi="Calibri" w:cs="Calibri"/>
        </w:rPr>
        <w:t xml:space="preserve"> </w:t>
      </w:r>
      <w:r w:rsidR="004C07F8">
        <w:rPr>
          <w:rFonts w:ascii="Calibri" w:hAnsi="Calibri" w:cs="Calibri"/>
        </w:rPr>
        <w:t>Rep</w:t>
      </w:r>
      <w:r w:rsidR="00DC1EE9">
        <w:rPr>
          <w:rFonts w:ascii="Calibri" w:hAnsi="Calibri" w:cs="Calibri"/>
        </w:rPr>
        <w:t>B</w:t>
      </w:r>
      <w:r w:rsidR="00812521">
        <w:rPr>
          <w:rFonts w:ascii="Calibri" w:hAnsi="Calibri" w:cs="Calibri"/>
        </w:rPr>
        <w:t>, both</w:t>
      </w:r>
      <w:r w:rsidR="008B6B6A" w:rsidRPr="008B6B6A">
        <w:rPr>
          <w:rFonts w:ascii="Calibri" w:hAnsi="Calibri" w:cs="Calibri"/>
        </w:rPr>
        <w:t xml:space="preserve"> found in</w:t>
      </w:r>
      <w:r w:rsidR="00BE4812">
        <w:rPr>
          <w:rFonts w:ascii="Calibri" w:hAnsi="Calibri" w:cs="Calibri"/>
        </w:rPr>
        <w:t xml:space="preserve"> many</w:t>
      </w:r>
      <w:r w:rsidR="008B6B6A" w:rsidRPr="008B6B6A">
        <w:rPr>
          <w:rFonts w:ascii="Calibri" w:hAnsi="Calibri" w:cs="Calibri"/>
        </w:rPr>
        <w:t xml:space="preserve"> </w:t>
      </w:r>
      <w:r w:rsidR="008B6B6A" w:rsidRPr="008B6B6A">
        <w:rPr>
          <w:rFonts w:ascii="Calibri" w:hAnsi="Calibri" w:cs="Calibri"/>
          <w:i/>
          <w:iCs/>
        </w:rPr>
        <w:t xml:space="preserve">Lactobacillus </w:t>
      </w:r>
      <w:r w:rsidR="008B6B6A" w:rsidRPr="008B6B6A">
        <w:rPr>
          <w:rFonts w:ascii="Calibri" w:hAnsi="Calibri" w:cs="Calibri"/>
        </w:rPr>
        <w:t>plasmids</w:t>
      </w:r>
      <w:r w:rsidR="00EC1F1E" w:rsidRPr="008B6B6A">
        <w:rPr>
          <w:rFonts w:ascii="Calibri" w:hAnsi="Calibri" w:cs="Calibri"/>
        </w:rPr>
        <w:t xml:space="preserve">.  </w:t>
      </w:r>
      <w:r w:rsidR="004C07F8">
        <w:rPr>
          <w:rFonts w:ascii="Calibri" w:hAnsi="Calibri" w:cs="Calibri"/>
        </w:rPr>
        <w:t xml:space="preserve">Other </w:t>
      </w:r>
      <w:r w:rsidR="00630679">
        <w:rPr>
          <w:rFonts w:ascii="Calibri" w:hAnsi="Calibri" w:cs="Calibri"/>
        </w:rPr>
        <w:t xml:space="preserve">plasmid DNA </w:t>
      </w:r>
      <w:r w:rsidR="004C07F8">
        <w:rPr>
          <w:rFonts w:ascii="Calibri" w:hAnsi="Calibri" w:cs="Calibri"/>
        </w:rPr>
        <w:t xml:space="preserve">elements </w:t>
      </w:r>
      <w:r w:rsidR="00F21D0E">
        <w:rPr>
          <w:rFonts w:ascii="Calibri" w:hAnsi="Calibri" w:cs="Calibri"/>
        </w:rPr>
        <w:t xml:space="preserve">include </w:t>
      </w:r>
      <w:r w:rsidR="00364C87">
        <w:rPr>
          <w:rFonts w:ascii="Calibri" w:hAnsi="Calibri" w:cs="Calibri"/>
        </w:rPr>
        <w:t>60 b</w:t>
      </w:r>
      <w:r w:rsidR="00BE4812">
        <w:rPr>
          <w:rFonts w:ascii="Calibri" w:hAnsi="Calibri" w:cs="Calibri"/>
        </w:rPr>
        <w:t>p</w:t>
      </w:r>
      <w:r w:rsidR="00364C87">
        <w:rPr>
          <w:rFonts w:ascii="Calibri" w:hAnsi="Calibri" w:cs="Calibri"/>
        </w:rPr>
        <w:t xml:space="preserve"> </w:t>
      </w:r>
      <w:r w:rsidR="008C5687">
        <w:rPr>
          <w:rFonts w:ascii="Calibri" w:hAnsi="Calibri" w:cs="Calibri"/>
        </w:rPr>
        <w:t>imperfect</w:t>
      </w:r>
      <w:r w:rsidR="00EB6109">
        <w:rPr>
          <w:rFonts w:ascii="Calibri" w:hAnsi="Calibri" w:cs="Calibri"/>
        </w:rPr>
        <w:t>/partial</w:t>
      </w:r>
      <w:r w:rsidR="00364C87">
        <w:rPr>
          <w:rFonts w:ascii="Calibri" w:hAnsi="Calibri" w:cs="Calibri"/>
        </w:rPr>
        <w:t xml:space="preserve"> direct repeat</w:t>
      </w:r>
      <w:r w:rsidR="00EB6109">
        <w:rPr>
          <w:rFonts w:ascii="Calibri" w:hAnsi="Calibri" w:cs="Calibri"/>
        </w:rPr>
        <w:t>s</w:t>
      </w:r>
      <w:r w:rsidR="00364C87">
        <w:rPr>
          <w:rFonts w:ascii="Calibri" w:hAnsi="Calibri" w:cs="Calibri"/>
        </w:rPr>
        <w:t xml:space="preserve"> that separate the bacteriocinogenic and replication regions of the plasmid, and a cluster (upstream of </w:t>
      </w:r>
      <w:r w:rsidR="00364C87" w:rsidRPr="00913501">
        <w:rPr>
          <w:rFonts w:ascii="Calibri" w:hAnsi="Calibri" w:cs="Calibri"/>
          <w:i/>
        </w:rPr>
        <w:t>repB</w:t>
      </w:r>
      <w:r w:rsidR="00364C87">
        <w:rPr>
          <w:rFonts w:ascii="Calibri" w:hAnsi="Calibri" w:cs="Calibri"/>
        </w:rPr>
        <w:t xml:space="preserve">) of two AT-rich regions (associated with the plasmid origin of replication) and </w:t>
      </w:r>
      <w:r w:rsidR="00DC1EE9">
        <w:rPr>
          <w:rFonts w:ascii="Calibri" w:hAnsi="Calibri" w:cs="Calibri"/>
        </w:rPr>
        <w:t xml:space="preserve">3.8 </w:t>
      </w:r>
      <w:r w:rsidR="00364C87" w:rsidRPr="00364C87">
        <w:rPr>
          <w:rFonts w:ascii="Calibri" w:hAnsi="Calibri" w:cs="Calibri"/>
        </w:rPr>
        <w:t>22-bp direct tandem repeats (iterons)</w:t>
      </w:r>
      <w:r w:rsidR="00364C87">
        <w:rPr>
          <w:rFonts w:ascii="Calibri" w:hAnsi="Calibri" w:cs="Calibri"/>
        </w:rPr>
        <w:t xml:space="preserve"> </w:t>
      </w:r>
      <w:r w:rsidR="00364C87" w:rsidRPr="00364C87">
        <w:rPr>
          <w:rFonts w:ascii="Calibri" w:hAnsi="Calibri" w:cs="Calibri"/>
        </w:rPr>
        <w:t>characteristic of class A theta replicons</w:t>
      </w:r>
      <w:r w:rsidR="00630679">
        <w:rPr>
          <w:lang w:val="en-AU"/>
        </w:rPr>
        <w:t>.</w:t>
      </w:r>
    </w:p>
    <w:p w14:paraId="53D8E3E3" w14:textId="2D445AB3" w:rsidR="008B6B6A" w:rsidRDefault="008B6B6A" w:rsidP="00D0741E">
      <w:pPr>
        <w:ind w:left="851" w:hanging="851"/>
        <w:rPr>
          <w:rFonts w:ascii="Calibri" w:hAnsi="Calibri" w:cs="Calibri"/>
          <w:sz w:val="23"/>
          <w:szCs w:val="23"/>
        </w:rPr>
      </w:pPr>
    </w:p>
    <w:p w14:paraId="0CDE664B" w14:textId="39A501AF" w:rsidR="00CD2B41" w:rsidRDefault="007A3A10" w:rsidP="00725C98">
      <w:pPr>
        <w:spacing w:before="240"/>
        <w:jc w:val="center"/>
        <w:rPr>
          <w:rFonts w:ascii="Calibri" w:hAnsi="Calibri" w:cs="Calibri"/>
          <w:color w:val="000000"/>
        </w:rPr>
      </w:pPr>
      <w:r w:rsidRPr="007A3A10">
        <w:rPr>
          <w:rFonts w:ascii="Calibri" w:hAnsi="Calibri" w:cs="Calibri"/>
          <w:noProof/>
          <w:color w:val="000000"/>
          <w:lang w:eastAsia="en-NZ"/>
        </w:rPr>
        <w:drawing>
          <wp:inline distT="0" distB="0" distL="0" distR="0" wp14:anchorId="0A3E609B" wp14:editId="090A778A">
            <wp:extent cx="5340350" cy="290329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396295" cy="293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AC5332" w14:textId="2B3EF812" w:rsidR="00923509" w:rsidRDefault="00923509" w:rsidP="002C36A8">
      <w:pPr>
        <w:spacing w:before="240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>Figure S</w:t>
      </w:r>
      <w:r w:rsidR="0045491B">
        <w:rPr>
          <w:rFonts w:ascii="Calibri" w:hAnsi="Calibri" w:cs="Calibri"/>
          <w:color w:val="000000"/>
        </w:rPr>
        <w:t>7</w:t>
      </w:r>
      <w:r w:rsidR="00725C98">
        <w:rPr>
          <w:rFonts w:ascii="Calibri" w:hAnsi="Calibri" w:cs="Calibri"/>
          <w:color w:val="000000"/>
        </w:rPr>
        <w:t>a</w:t>
      </w:r>
      <w:r>
        <w:rPr>
          <w:rFonts w:ascii="Calibri" w:hAnsi="Calibri" w:cs="Calibri"/>
          <w:color w:val="000000"/>
        </w:rPr>
        <w:t xml:space="preserve">.  pA1_ASM1-cured </w:t>
      </w:r>
      <w:r w:rsidRPr="00923509">
        <w:rPr>
          <w:rFonts w:ascii="Calibri" w:hAnsi="Calibri" w:cs="Calibri"/>
          <w:i/>
          <w:color w:val="000000"/>
        </w:rPr>
        <w:t>Lb. plantarum</w:t>
      </w:r>
      <w:r>
        <w:rPr>
          <w:rFonts w:ascii="Calibri" w:hAnsi="Calibri" w:cs="Calibri"/>
          <w:color w:val="000000"/>
        </w:rPr>
        <w:t xml:space="preserve"> A-1 colonies identified by overlaying with ATCC 14917.</w:t>
      </w:r>
    </w:p>
    <w:p w14:paraId="7C5D5B54" w14:textId="491BB663" w:rsidR="00725C98" w:rsidRDefault="00923509" w:rsidP="002C36A8">
      <w:pPr>
        <w:spacing w:before="240"/>
        <w:rPr>
          <w:rFonts w:ascii="Calibri" w:hAnsi="Calibri" w:cs="Calibri"/>
          <w:color w:val="000000"/>
        </w:rPr>
      </w:pPr>
      <w:r w:rsidRPr="0072767F">
        <w:rPr>
          <w:rFonts w:ascii="Calibri" w:hAnsi="Calibri" w:cs="Calibri"/>
          <w:i/>
          <w:color w:val="000000"/>
        </w:rPr>
        <w:t>Lb. plantarum</w:t>
      </w:r>
      <w:r>
        <w:rPr>
          <w:rFonts w:ascii="Calibri" w:hAnsi="Calibri" w:cs="Calibri"/>
          <w:color w:val="000000"/>
        </w:rPr>
        <w:t xml:space="preserve"> A-1 was cultured in MRS medium </w:t>
      </w:r>
      <w:r w:rsidR="00534C3A">
        <w:rPr>
          <w:rFonts w:ascii="Calibri" w:hAnsi="Calibri" w:cs="Calibri"/>
          <w:color w:val="000000"/>
        </w:rPr>
        <w:t xml:space="preserve">(Merck) </w:t>
      </w:r>
      <w:r>
        <w:rPr>
          <w:rFonts w:ascii="Calibri" w:hAnsi="Calibri" w:cs="Calibri"/>
          <w:color w:val="000000"/>
        </w:rPr>
        <w:t>supplemented with 0.2 µg/mL novobiocin</w:t>
      </w:r>
      <w:r w:rsidR="007A3A10">
        <w:rPr>
          <w:rFonts w:ascii="Calibri" w:hAnsi="Calibri" w:cs="Calibri"/>
          <w:color w:val="000000"/>
        </w:rPr>
        <w:t xml:space="preserve"> (a plasmid-curing agent)</w:t>
      </w:r>
      <w:r>
        <w:rPr>
          <w:rFonts w:ascii="Calibri" w:hAnsi="Calibri" w:cs="Calibri"/>
          <w:color w:val="000000"/>
        </w:rPr>
        <w:t>, for 48 hours at 40˚C (final O.D.</w:t>
      </w:r>
      <w:r w:rsidRPr="00923509">
        <w:rPr>
          <w:rFonts w:ascii="Calibri" w:hAnsi="Calibri" w:cs="Calibri"/>
          <w:color w:val="000000"/>
          <w:vertAlign w:val="subscript"/>
        </w:rPr>
        <w:t>600 nm</w:t>
      </w:r>
      <w:r>
        <w:rPr>
          <w:rFonts w:ascii="Calibri" w:hAnsi="Calibri" w:cs="Calibri"/>
          <w:color w:val="000000"/>
        </w:rPr>
        <w:t xml:space="preserve"> ~3)</w:t>
      </w:r>
      <w:r w:rsidR="00303729">
        <w:rPr>
          <w:rFonts w:ascii="Calibri" w:hAnsi="Calibri" w:cs="Calibri"/>
          <w:color w:val="000000"/>
        </w:rPr>
        <w:t xml:space="preserve">.  </w:t>
      </w:r>
      <w:r w:rsidR="00534C3A">
        <w:rPr>
          <w:rFonts w:ascii="Calibri" w:hAnsi="Calibri" w:cs="Calibri"/>
          <w:color w:val="000000"/>
        </w:rPr>
        <w:t>The culture</w:t>
      </w:r>
      <w:r w:rsidR="00303729" w:rsidRPr="00303729">
        <w:rPr>
          <w:rFonts w:ascii="Calibri" w:hAnsi="Calibri" w:cs="Calibri"/>
          <w:color w:val="000000"/>
        </w:rPr>
        <w:t xml:space="preserve"> was</w:t>
      </w:r>
      <w:r>
        <w:rPr>
          <w:rFonts w:ascii="Calibri" w:hAnsi="Calibri" w:cs="Calibri"/>
          <w:color w:val="000000"/>
        </w:rPr>
        <w:t xml:space="preserve"> then diluted </w:t>
      </w:r>
      <w:r w:rsidR="0072767F">
        <w:rPr>
          <w:rFonts w:ascii="Calibri" w:hAnsi="Calibri" w:cs="Calibri"/>
          <w:color w:val="000000"/>
        </w:rPr>
        <w:t>5</w:t>
      </w:r>
      <w:r w:rsidR="00534C3A">
        <w:rPr>
          <w:rFonts w:ascii="Calibri" w:hAnsi="Calibri" w:cs="Calibri"/>
          <w:color w:val="000000"/>
        </w:rPr>
        <w:t>x10</w:t>
      </w:r>
      <w:r w:rsidR="00534C3A" w:rsidRPr="00534C3A">
        <w:rPr>
          <w:rFonts w:ascii="Calibri" w:hAnsi="Calibri" w:cs="Calibri"/>
          <w:color w:val="000000"/>
          <w:vertAlign w:val="superscript"/>
        </w:rPr>
        <w:t>5</w:t>
      </w:r>
      <w:r w:rsidR="0072767F">
        <w:rPr>
          <w:rFonts w:ascii="Calibri" w:hAnsi="Calibri" w:cs="Calibri"/>
          <w:color w:val="000000"/>
        </w:rPr>
        <w:t xml:space="preserve"> </w:t>
      </w:r>
      <w:r w:rsidR="00534C3A">
        <w:rPr>
          <w:rFonts w:ascii="Calibri" w:hAnsi="Calibri" w:cs="Calibri"/>
          <w:color w:val="000000"/>
        </w:rPr>
        <w:t>–</w:t>
      </w:r>
      <w:r w:rsidR="0072767F">
        <w:rPr>
          <w:rFonts w:ascii="Calibri" w:hAnsi="Calibri" w:cs="Calibri"/>
          <w:color w:val="000000"/>
        </w:rPr>
        <w:t xml:space="preserve"> 2</w:t>
      </w:r>
      <w:r w:rsidR="00534C3A">
        <w:rPr>
          <w:rFonts w:ascii="Calibri" w:hAnsi="Calibri" w:cs="Calibri"/>
          <w:color w:val="000000"/>
        </w:rPr>
        <w:t>x10</w:t>
      </w:r>
      <w:r w:rsidR="00534C3A" w:rsidRPr="00534C3A">
        <w:rPr>
          <w:rFonts w:ascii="Calibri" w:hAnsi="Calibri" w:cs="Calibri"/>
          <w:color w:val="000000"/>
          <w:vertAlign w:val="superscript"/>
        </w:rPr>
        <w:t>6</w:t>
      </w:r>
      <w:r>
        <w:rPr>
          <w:rFonts w:ascii="Calibri" w:hAnsi="Calibri" w:cs="Calibri"/>
          <w:color w:val="000000"/>
        </w:rPr>
        <w:t xml:space="preserve">-fold in MRS medium and </w:t>
      </w:r>
      <w:r w:rsidR="0072767F">
        <w:rPr>
          <w:rFonts w:ascii="Calibri" w:hAnsi="Calibri" w:cs="Calibri"/>
          <w:color w:val="000000"/>
        </w:rPr>
        <w:t>5</w:t>
      </w:r>
      <w:r>
        <w:rPr>
          <w:rFonts w:ascii="Calibri" w:hAnsi="Calibri" w:cs="Calibri"/>
          <w:color w:val="000000"/>
        </w:rPr>
        <w:t>0 µL of th</w:t>
      </w:r>
      <w:r w:rsidR="00303729">
        <w:rPr>
          <w:rFonts w:ascii="Calibri" w:hAnsi="Calibri" w:cs="Calibri"/>
          <w:color w:val="000000"/>
        </w:rPr>
        <w:t>e</w:t>
      </w:r>
      <w:r>
        <w:rPr>
          <w:rFonts w:ascii="Calibri" w:hAnsi="Calibri" w:cs="Calibri"/>
          <w:color w:val="000000"/>
        </w:rPr>
        <w:t xml:space="preserve"> dilut</w:t>
      </w:r>
      <w:r w:rsidR="00303729">
        <w:rPr>
          <w:rFonts w:ascii="Calibri" w:hAnsi="Calibri" w:cs="Calibri"/>
          <w:color w:val="000000"/>
        </w:rPr>
        <w:t>ed</w:t>
      </w:r>
      <w:r>
        <w:rPr>
          <w:rFonts w:ascii="Calibri" w:hAnsi="Calibri" w:cs="Calibri"/>
          <w:color w:val="000000"/>
        </w:rPr>
        <w:t xml:space="preserve"> </w:t>
      </w:r>
      <w:r w:rsidR="00303729">
        <w:rPr>
          <w:rFonts w:ascii="Calibri" w:hAnsi="Calibri" w:cs="Calibri"/>
          <w:color w:val="000000"/>
        </w:rPr>
        <w:t xml:space="preserve"> cells </w:t>
      </w:r>
      <w:r w:rsidR="00725C98">
        <w:rPr>
          <w:rFonts w:ascii="Calibri" w:hAnsi="Calibri" w:cs="Calibri"/>
          <w:color w:val="000000"/>
        </w:rPr>
        <w:t>w</w:t>
      </w:r>
      <w:r w:rsidR="00303729">
        <w:rPr>
          <w:rFonts w:ascii="Calibri" w:hAnsi="Calibri" w:cs="Calibri"/>
          <w:color w:val="000000"/>
        </w:rPr>
        <w:t xml:space="preserve">ere </w:t>
      </w:r>
      <w:r>
        <w:rPr>
          <w:rFonts w:ascii="Calibri" w:hAnsi="Calibri" w:cs="Calibri"/>
          <w:color w:val="000000"/>
        </w:rPr>
        <w:t>embedded in 10 mL MRS medium</w:t>
      </w:r>
      <w:r w:rsidR="007A3A10">
        <w:rPr>
          <w:rFonts w:ascii="Calibri" w:hAnsi="Calibri" w:cs="Calibri"/>
          <w:color w:val="000000"/>
        </w:rPr>
        <w:t xml:space="preserve"> (40˚C)</w:t>
      </w:r>
      <w:r>
        <w:rPr>
          <w:rFonts w:ascii="Calibri" w:hAnsi="Calibri" w:cs="Calibri"/>
          <w:color w:val="000000"/>
        </w:rPr>
        <w:t xml:space="preserve"> solidified with 1% agar.  After 40 hours incubation at 30˚C, colonies were visible and the agar was overlayed </w:t>
      </w:r>
      <w:r w:rsidRPr="00923509">
        <w:rPr>
          <w:rFonts w:ascii="Calibri" w:hAnsi="Calibri" w:cs="Calibri"/>
          <w:color w:val="000000"/>
        </w:rPr>
        <w:t xml:space="preserve">with 14 mL MRS 1% agar (40˚C) containing 70 µL of a </w:t>
      </w:r>
      <w:r w:rsidR="007A3A10">
        <w:rPr>
          <w:rFonts w:ascii="Calibri" w:hAnsi="Calibri" w:cs="Calibri"/>
          <w:color w:val="000000"/>
        </w:rPr>
        <w:t>stationary-phase</w:t>
      </w:r>
      <w:r w:rsidRPr="00923509">
        <w:rPr>
          <w:rFonts w:ascii="Calibri" w:hAnsi="Calibri" w:cs="Calibri"/>
          <w:color w:val="000000"/>
        </w:rPr>
        <w:t xml:space="preserve"> culture of the ASM1</w:t>
      </w:r>
      <w:r w:rsidR="00534C3A">
        <w:rPr>
          <w:rFonts w:ascii="Calibri" w:hAnsi="Calibri" w:cs="Calibri"/>
          <w:color w:val="000000"/>
        </w:rPr>
        <w:t xml:space="preserve"> </w:t>
      </w:r>
      <w:r w:rsidRPr="00923509">
        <w:rPr>
          <w:rFonts w:ascii="Calibri" w:hAnsi="Calibri" w:cs="Calibri"/>
          <w:color w:val="000000"/>
        </w:rPr>
        <w:t xml:space="preserve">indicator strain </w:t>
      </w:r>
      <w:r w:rsidRPr="00923509">
        <w:rPr>
          <w:rFonts w:ascii="Calibri" w:hAnsi="Calibri" w:cs="Calibri"/>
          <w:i/>
          <w:color w:val="000000"/>
        </w:rPr>
        <w:t>Lb. plantarum</w:t>
      </w:r>
      <w:r w:rsidRPr="00923509">
        <w:rPr>
          <w:rFonts w:ascii="Calibri" w:hAnsi="Calibri" w:cs="Calibri"/>
          <w:color w:val="000000"/>
        </w:rPr>
        <w:t xml:space="preserve"> ATCC 14917.  Incubat</w:t>
      </w:r>
      <w:r w:rsidR="0072767F">
        <w:rPr>
          <w:rFonts w:ascii="Calibri" w:hAnsi="Calibri" w:cs="Calibri"/>
          <w:color w:val="000000"/>
        </w:rPr>
        <w:t>ion</w:t>
      </w:r>
      <w:r w:rsidRPr="00923509">
        <w:rPr>
          <w:rFonts w:ascii="Calibri" w:hAnsi="Calibri" w:cs="Calibri"/>
          <w:color w:val="000000"/>
        </w:rPr>
        <w:t xml:space="preserve"> overnight at 30˚C </w:t>
      </w:r>
      <w:r w:rsidR="0072767F">
        <w:rPr>
          <w:rFonts w:ascii="Calibri" w:hAnsi="Calibri" w:cs="Calibri"/>
          <w:color w:val="000000"/>
        </w:rPr>
        <w:t>revealed ~</w:t>
      </w:r>
      <w:r w:rsidR="00725C98">
        <w:rPr>
          <w:rFonts w:ascii="Calibri" w:hAnsi="Calibri" w:cs="Calibri"/>
          <w:color w:val="000000"/>
        </w:rPr>
        <w:t>15% of</w:t>
      </w:r>
      <w:r w:rsidR="0072767F">
        <w:rPr>
          <w:rFonts w:ascii="Calibri" w:hAnsi="Calibri" w:cs="Calibri"/>
          <w:color w:val="000000"/>
        </w:rPr>
        <w:t xml:space="preserve"> colonies</w:t>
      </w:r>
      <w:r w:rsidR="00725C98">
        <w:rPr>
          <w:rFonts w:ascii="Calibri" w:hAnsi="Calibri" w:cs="Calibri"/>
          <w:color w:val="000000"/>
        </w:rPr>
        <w:t xml:space="preserve"> </w:t>
      </w:r>
      <w:r w:rsidR="0072767F">
        <w:rPr>
          <w:rFonts w:ascii="Calibri" w:hAnsi="Calibri" w:cs="Calibri"/>
          <w:color w:val="000000"/>
        </w:rPr>
        <w:t xml:space="preserve">had a severely attenuated bacteriocinogenic phenotype, </w:t>
      </w:r>
      <w:r w:rsidR="0072767F" w:rsidRPr="0072767F">
        <w:rPr>
          <w:rFonts w:ascii="Calibri" w:hAnsi="Calibri" w:cs="Calibri"/>
          <w:i/>
          <w:color w:val="000000"/>
        </w:rPr>
        <w:t>e.g.</w:t>
      </w:r>
      <w:r w:rsidR="0072767F">
        <w:rPr>
          <w:rFonts w:ascii="Calibri" w:hAnsi="Calibri" w:cs="Calibri"/>
          <w:color w:val="000000"/>
        </w:rPr>
        <w:t xml:space="preserve"> colonies N2, N5 and N6.</w:t>
      </w:r>
    </w:p>
    <w:p w14:paraId="32C993D6" w14:textId="6628B6FE" w:rsidR="00725C98" w:rsidRDefault="00725C98" w:rsidP="00725C98">
      <w:pPr>
        <w:spacing w:before="240"/>
        <w:jc w:val="center"/>
        <w:rPr>
          <w:rFonts w:ascii="Calibri" w:hAnsi="Calibri" w:cs="Calibri"/>
          <w:color w:val="000000"/>
        </w:rPr>
      </w:pPr>
      <w:r w:rsidRPr="00725C98">
        <w:rPr>
          <w:rFonts w:ascii="Calibri" w:hAnsi="Calibri" w:cs="Calibri"/>
          <w:noProof/>
          <w:color w:val="000000"/>
          <w:lang w:eastAsia="en-NZ"/>
        </w:rPr>
        <w:lastRenderedPageBreak/>
        <w:drawing>
          <wp:inline distT="0" distB="0" distL="0" distR="0" wp14:anchorId="430112AD" wp14:editId="503464F7">
            <wp:extent cx="4866125" cy="2785110"/>
            <wp:effectExtent l="0" t="0" r="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873797" cy="2789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78AFF4" w14:textId="0DC8C4C7" w:rsidR="00725C98" w:rsidRDefault="00725C98" w:rsidP="00725C98">
      <w:pPr>
        <w:spacing w:before="240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>Figure S</w:t>
      </w:r>
      <w:r w:rsidR="0045491B">
        <w:rPr>
          <w:rFonts w:ascii="Calibri" w:hAnsi="Calibri" w:cs="Calibri"/>
          <w:color w:val="000000"/>
        </w:rPr>
        <w:t>7</w:t>
      </w:r>
      <w:r>
        <w:rPr>
          <w:rFonts w:ascii="Calibri" w:hAnsi="Calibri" w:cs="Calibri"/>
          <w:color w:val="000000"/>
        </w:rPr>
        <w:t xml:space="preserve">b.  ASM1-sensitivity of </w:t>
      </w:r>
      <w:r w:rsidRPr="00725C98">
        <w:rPr>
          <w:rFonts w:ascii="Calibri" w:hAnsi="Calibri" w:cs="Calibri"/>
          <w:i/>
          <w:color w:val="000000"/>
        </w:rPr>
        <w:t>Lb. plantarum</w:t>
      </w:r>
      <w:r>
        <w:rPr>
          <w:rFonts w:ascii="Calibri" w:hAnsi="Calibri" w:cs="Calibri"/>
          <w:color w:val="000000"/>
        </w:rPr>
        <w:t xml:space="preserve"> A-1 wild-type and novobiocin-treated strains.</w:t>
      </w:r>
    </w:p>
    <w:p w14:paraId="3B56F9B5" w14:textId="12B67018" w:rsidR="007002E9" w:rsidRDefault="00725C98" w:rsidP="007002E9">
      <w:pPr>
        <w:spacing w:before="240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>5 µL volumes of the indicated solutions were applied to MRS agar plates seeded with the wild-type A-1 strain, or strains N2 and N5 generated by novobiocin treatment.  Strains N2 and N5, but not the wild-type strain, were inhibited by ASM1.  All strains were inhibited by nisin in the nisaplin solution.</w:t>
      </w:r>
      <w:r w:rsidR="007002E9">
        <w:rPr>
          <w:rFonts w:ascii="Calibri" w:hAnsi="Calibri" w:cs="Calibri"/>
          <w:color w:val="000000"/>
        </w:rPr>
        <w:br w:type="page"/>
      </w:r>
    </w:p>
    <w:p w14:paraId="70227F2A" w14:textId="77777777" w:rsidR="007002E9" w:rsidRDefault="007002E9" w:rsidP="007002E9">
      <w:pPr>
        <w:spacing w:before="240"/>
        <w:jc w:val="center"/>
        <w:rPr>
          <w:rFonts w:ascii="Calibri" w:hAnsi="Calibri" w:cs="Calibri"/>
          <w:color w:val="000000"/>
        </w:rPr>
      </w:pPr>
      <w:r w:rsidRPr="0029654F">
        <w:rPr>
          <w:rFonts w:ascii="Calibri" w:hAnsi="Calibri" w:cs="Calibri"/>
          <w:noProof/>
          <w:color w:val="000000"/>
          <w:lang w:eastAsia="en-NZ"/>
        </w:rPr>
        <w:lastRenderedPageBreak/>
        <w:drawing>
          <wp:inline distT="0" distB="0" distL="0" distR="0" wp14:anchorId="53485C7A" wp14:editId="1A10858C">
            <wp:extent cx="5676900" cy="35687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676900" cy="3568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75647E" w14:textId="78C34BAF" w:rsidR="007002E9" w:rsidRDefault="007002E9" w:rsidP="007002E9">
      <w:pPr>
        <w:spacing w:before="240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>Figure S</w:t>
      </w:r>
      <w:r w:rsidR="00B1468A">
        <w:rPr>
          <w:rFonts w:ascii="Calibri" w:hAnsi="Calibri" w:cs="Calibri"/>
          <w:color w:val="000000"/>
        </w:rPr>
        <w:t>7</w:t>
      </w:r>
      <w:r>
        <w:rPr>
          <w:rFonts w:ascii="Calibri" w:hAnsi="Calibri" w:cs="Calibri"/>
          <w:color w:val="000000"/>
        </w:rPr>
        <w:t>c.  PCR amplification of regions of pA1_ASM1 from wild-type and ASM1-minus strains.</w:t>
      </w:r>
    </w:p>
    <w:p w14:paraId="109D27E4" w14:textId="4DF9CAC4" w:rsidR="007002E9" w:rsidRDefault="007002E9" w:rsidP="007002E9">
      <w:pPr>
        <w:spacing w:before="240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 xml:space="preserve">Colony PCR on the </w:t>
      </w:r>
      <w:r w:rsidRPr="0029654F">
        <w:rPr>
          <w:rFonts w:ascii="Calibri" w:hAnsi="Calibri" w:cs="Calibri"/>
          <w:i/>
          <w:color w:val="000000"/>
        </w:rPr>
        <w:t>Lb. plantarum</w:t>
      </w:r>
      <w:r>
        <w:rPr>
          <w:rFonts w:ascii="Calibri" w:hAnsi="Calibri" w:cs="Calibri"/>
          <w:color w:val="000000"/>
        </w:rPr>
        <w:t xml:space="preserve"> A-1 wild-type strain, and on six ‘ASM1-minus’ strains (N1-6) generated by novobiocin treatment</w:t>
      </w:r>
      <w:r w:rsidR="007233C8">
        <w:rPr>
          <w:rFonts w:ascii="Calibri" w:hAnsi="Calibri" w:cs="Calibri"/>
          <w:color w:val="000000"/>
        </w:rPr>
        <w:t>,</w:t>
      </w:r>
      <w:r>
        <w:rPr>
          <w:rFonts w:ascii="Calibri" w:hAnsi="Calibri" w:cs="Calibri"/>
          <w:color w:val="000000"/>
        </w:rPr>
        <w:t xml:space="preserve"> g</w:t>
      </w:r>
      <w:r w:rsidR="007233C8">
        <w:rPr>
          <w:rFonts w:ascii="Calibri" w:hAnsi="Calibri" w:cs="Calibri"/>
          <w:color w:val="000000"/>
        </w:rPr>
        <w:t>ave</w:t>
      </w:r>
      <w:r>
        <w:rPr>
          <w:rFonts w:ascii="Calibri" w:hAnsi="Calibri" w:cs="Calibri"/>
          <w:color w:val="000000"/>
        </w:rPr>
        <w:t xml:space="preserve"> the expected PCR product</w:t>
      </w:r>
      <w:r w:rsidR="007233C8">
        <w:rPr>
          <w:rFonts w:ascii="Calibri" w:hAnsi="Calibri" w:cs="Calibri"/>
          <w:color w:val="000000"/>
        </w:rPr>
        <w:t>s</w:t>
      </w:r>
      <w:r>
        <w:rPr>
          <w:rFonts w:ascii="Calibri" w:hAnsi="Calibri" w:cs="Calibri"/>
          <w:color w:val="000000"/>
        </w:rPr>
        <w:t xml:space="preserve"> for the wild-type strain, but not for the novobiocin-treated strains (N1-6) which all had greatly attenuated antibacterial activity.  L, </w:t>
      </w:r>
      <w:r w:rsidRPr="00564C6C">
        <w:rPr>
          <w:rFonts w:ascii="Calibri" w:hAnsi="Calibri" w:cs="Calibri"/>
          <w:color w:val="000000"/>
        </w:rPr>
        <w:t>1 Kb Plus DNA Ladder</w:t>
      </w:r>
      <w:r>
        <w:rPr>
          <w:rFonts w:ascii="Calibri" w:hAnsi="Calibri" w:cs="Calibri"/>
          <w:color w:val="000000"/>
        </w:rPr>
        <w:t>.</w:t>
      </w:r>
    </w:p>
    <w:p w14:paraId="781021E1" w14:textId="0D02DE41" w:rsidR="007002E9" w:rsidRDefault="007002E9" w:rsidP="007002E9">
      <w:pPr>
        <w:spacing w:before="240"/>
        <w:rPr>
          <w:rFonts w:ascii="Calibri" w:hAnsi="Calibri" w:cs="Calibri"/>
          <w:color w:val="000000"/>
        </w:rPr>
      </w:pPr>
      <w:r w:rsidRPr="0029654F">
        <w:rPr>
          <w:rFonts w:ascii="Calibri" w:hAnsi="Calibri" w:cs="Calibri"/>
          <w:b/>
          <w:color w:val="000000"/>
        </w:rPr>
        <w:t>A</w:t>
      </w:r>
      <w:r>
        <w:rPr>
          <w:rFonts w:ascii="Calibri" w:hAnsi="Calibri" w:cs="Calibri"/>
          <w:color w:val="000000"/>
        </w:rPr>
        <w:t>) PCR primers</w:t>
      </w:r>
      <w:r>
        <w:rPr>
          <w:rFonts w:ascii="Calibri" w:hAnsi="Calibri" w:cs="Calibri"/>
          <w:color w:val="000000"/>
        </w:rPr>
        <w:tab/>
      </w:r>
      <w:r w:rsidRPr="0029654F">
        <w:rPr>
          <w:rFonts w:ascii="Calibri" w:hAnsi="Calibri" w:cs="Calibri"/>
          <w:color w:val="000000"/>
        </w:rPr>
        <w:t>A1_FinalPCR Fwd</w:t>
      </w:r>
      <w:r>
        <w:rPr>
          <w:rFonts w:ascii="Calibri" w:hAnsi="Calibri" w:cs="Calibri"/>
          <w:color w:val="000000"/>
        </w:rPr>
        <w:t xml:space="preserve">: 5’- </w:t>
      </w:r>
      <w:r w:rsidRPr="0029654F">
        <w:rPr>
          <w:rFonts w:ascii="Calibri" w:hAnsi="Calibri" w:cs="Calibri"/>
          <w:color w:val="000000"/>
        </w:rPr>
        <w:t>CAAGCTCCACAACCACATTATC</w:t>
      </w:r>
    </w:p>
    <w:p w14:paraId="1DF09C97" w14:textId="77777777" w:rsidR="007002E9" w:rsidRDefault="007002E9" w:rsidP="007002E9">
      <w:pPr>
        <w:spacing w:before="240"/>
        <w:ind w:left="720" w:firstLine="720"/>
        <w:rPr>
          <w:rFonts w:ascii="Calibri" w:hAnsi="Calibri" w:cs="Calibri"/>
          <w:color w:val="000000"/>
        </w:rPr>
      </w:pPr>
      <w:r w:rsidRPr="0029654F">
        <w:rPr>
          <w:rFonts w:ascii="Calibri" w:hAnsi="Calibri" w:cs="Calibri"/>
          <w:color w:val="000000"/>
        </w:rPr>
        <w:t>A1_FinalPCR Rev</w:t>
      </w:r>
      <w:r>
        <w:rPr>
          <w:rFonts w:ascii="Calibri" w:hAnsi="Calibri" w:cs="Calibri"/>
          <w:color w:val="000000"/>
        </w:rPr>
        <w:t xml:space="preserve">:  5’- </w:t>
      </w:r>
      <w:r w:rsidRPr="0029654F">
        <w:rPr>
          <w:rFonts w:ascii="Calibri" w:hAnsi="Calibri" w:cs="Calibri"/>
          <w:color w:val="000000"/>
        </w:rPr>
        <w:t>CGATTGTAAGACTGTCAACACTTT</w:t>
      </w:r>
    </w:p>
    <w:p w14:paraId="32B41D68" w14:textId="72FB6BBE" w:rsidR="007002E9" w:rsidRDefault="007002E9" w:rsidP="007002E9">
      <w:pPr>
        <w:spacing w:before="240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 xml:space="preserve">These primers amplify part of the </w:t>
      </w:r>
      <w:r w:rsidRPr="0029654F">
        <w:rPr>
          <w:rFonts w:ascii="Calibri" w:hAnsi="Calibri" w:cs="Calibri"/>
          <w:i/>
          <w:color w:val="000000"/>
        </w:rPr>
        <w:t>mobA</w:t>
      </w:r>
      <w:r>
        <w:rPr>
          <w:rFonts w:ascii="Calibri" w:hAnsi="Calibri" w:cs="Calibri"/>
          <w:color w:val="000000"/>
        </w:rPr>
        <w:t xml:space="preserve"> ORF in the plasmid replication/mobilisation region of pA1_ASM1.  Expected PCR product size </w:t>
      </w:r>
      <w:r w:rsidR="007233C8">
        <w:rPr>
          <w:rFonts w:ascii="Calibri" w:hAnsi="Calibri" w:cs="Calibri"/>
          <w:color w:val="000000"/>
        </w:rPr>
        <w:t>is</w:t>
      </w:r>
      <w:r>
        <w:rPr>
          <w:rFonts w:ascii="Calibri" w:hAnsi="Calibri" w:cs="Calibri"/>
          <w:color w:val="000000"/>
        </w:rPr>
        <w:t xml:space="preserve"> 591 bp on a 1.5 % agarose gel.</w:t>
      </w:r>
    </w:p>
    <w:p w14:paraId="42D8DC5F" w14:textId="77777777" w:rsidR="007002E9" w:rsidRDefault="007002E9" w:rsidP="007002E9">
      <w:pPr>
        <w:spacing w:before="240"/>
        <w:rPr>
          <w:rFonts w:ascii="Calibri" w:hAnsi="Calibri" w:cs="Calibri"/>
          <w:color w:val="000000"/>
        </w:rPr>
      </w:pPr>
      <w:r>
        <w:rPr>
          <w:rFonts w:ascii="Calibri" w:hAnsi="Calibri" w:cs="Calibri"/>
          <w:b/>
          <w:color w:val="000000"/>
        </w:rPr>
        <w:t>B</w:t>
      </w:r>
      <w:r>
        <w:rPr>
          <w:rFonts w:ascii="Calibri" w:hAnsi="Calibri" w:cs="Calibri"/>
          <w:color w:val="000000"/>
        </w:rPr>
        <w:t>) PCR primers</w:t>
      </w:r>
      <w:r>
        <w:rPr>
          <w:rFonts w:ascii="Calibri" w:hAnsi="Calibri" w:cs="Calibri"/>
          <w:color w:val="000000"/>
        </w:rPr>
        <w:tab/>
      </w:r>
      <w:r w:rsidRPr="0029654F">
        <w:rPr>
          <w:rFonts w:ascii="Calibri" w:hAnsi="Calibri" w:cs="Calibri"/>
          <w:color w:val="000000"/>
        </w:rPr>
        <w:t>AsmA_Nde_F</w:t>
      </w:r>
      <w:r>
        <w:rPr>
          <w:rFonts w:ascii="Calibri" w:hAnsi="Calibri" w:cs="Calibri"/>
          <w:color w:val="000000"/>
        </w:rPr>
        <w:t xml:space="preserve">:  5’- </w:t>
      </w:r>
      <w:r w:rsidRPr="0029654F">
        <w:rPr>
          <w:rFonts w:ascii="Calibri" w:hAnsi="Calibri" w:cs="Calibri"/>
          <w:color w:val="000000"/>
        </w:rPr>
        <w:t>GGTCTTCATATGAAGAATAAAACAACTCATACCG</w:t>
      </w:r>
    </w:p>
    <w:p w14:paraId="148B0E31" w14:textId="77777777" w:rsidR="007002E9" w:rsidRDefault="007002E9" w:rsidP="007002E9">
      <w:pPr>
        <w:spacing w:before="240"/>
        <w:ind w:left="720" w:firstLine="720"/>
        <w:rPr>
          <w:rFonts w:ascii="Calibri" w:hAnsi="Calibri" w:cs="Calibri"/>
          <w:color w:val="000000"/>
        </w:rPr>
      </w:pPr>
      <w:r w:rsidRPr="0029654F">
        <w:rPr>
          <w:rFonts w:ascii="Calibri" w:hAnsi="Calibri" w:cs="Calibri"/>
          <w:color w:val="000000"/>
        </w:rPr>
        <w:t>A1_gDNA_G</w:t>
      </w:r>
      <w:r>
        <w:rPr>
          <w:rFonts w:ascii="Calibri" w:hAnsi="Calibri" w:cs="Calibri"/>
          <w:color w:val="000000"/>
        </w:rPr>
        <w:t>T</w:t>
      </w:r>
      <w:r w:rsidRPr="0029654F">
        <w:rPr>
          <w:rFonts w:ascii="Calibri" w:hAnsi="Calibri" w:cs="Calibri"/>
          <w:color w:val="000000"/>
        </w:rPr>
        <w:t>ase_direct</w:t>
      </w:r>
      <w:r>
        <w:rPr>
          <w:rFonts w:ascii="Calibri" w:hAnsi="Calibri" w:cs="Calibri"/>
          <w:color w:val="000000"/>
        </w:rPr>
        <w:t xml:space="preserve">:  5’- </w:t>
      </w:r>
      <w:r w:rsidRPr="0029654F">
        <w:rPr>
          <w:rFonts w:ascii="Calibri" w:hAnsi="Calibri" w:cs="Calibri"/>
          <w:color w:val="000000"/>
        </w:rPr>
        <w:t>TTCTTCGTGAACCATTTCTTGTA</w:t>
      </w:r>
    </w:p>
    <w:p w14:paraId="4F9FE008" w14:textId="1AB170D4" w:rsidR="007002E9" w:rsidRDefault="007002E9" w:rsidP="00725C98">
      <w:pPr>
        <w:spacing w:before="240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 xml:space="preserve">These primers amplify part of the </w:t>
      </w:r>
      <w:r>
        <w:rPr>
          <w:rFonts w:ascii="Calibri" w:hAnsi="Calibri" w:cs="Calibri"/>
          <w:i/>
          <w:color w:val="000000"/>
        </w:rPr>
        <w:t>asm</w:t>
      </w:r>
      <w:r w:rsidRPr="0029654F">
        <w:rPr>
          <w:rFonts w:ascii="Calibri" w:hAnsi="Calibri" w:cs="Calibri"/>
          <w:i/>
          <w:color w:val="000000"/>
        </w:rPr>
        <w:t>A</w:t>
      </w:r>
      <w:r>
        <w:rPr>
          <w:rFonts w:ascii="Calibri" w:hAnsi="Calibri" w:cs="Calibri"/>
          <w:color w:val="000000"/>
        </w:rPr>
        <w:t xml:space="preserve"> (GTase) ORF in the bacteriocinogenic region of pA1_ASM1.  Expected PCR product size </w:t>
      </w:r>
      <w:r w:rsidR="007233C8">
        <w:rPr>
          <w:rFonts w:ascii="Calibri" w:hAnsi="Calibri" w:cs="Calibri"/>
          <w:color w:val="000000"/>
        </w:rPr>
        <w:t>is</w:t>
      </w:r>
      <w:r>
        <w:rPr>
          <w:rFonts w:ascii="Calibri" w:hAnsi="Calibri" w:cs="Calibri"/>
          <w:color w:val="000000"/>
        </w:rPr>
        <w:t xml:space="preserve"> 723 bp on a 1.0 % agarose gel.</w:t>
      </w:r>
    </w:p>
    <w:p w14:paraId="3157740B" w14:textId="030B9BBF" w:rsidR="007002E9" w:rsidRDefault="007002E9">
      <w:pPr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br w:type="page"/>
      </w:r>
    </w:p>
    <w:p w14:paraId="1E8F59C3" w14:textId="7643B111" w:rsidR="00B31240" w:rsidRDefault="00895BAE" w:rsidP="002C36A8">
      <w:pPr>
        <w:spacing w:before="240"/>
        <w:rPr>
          <w:rFonts w:ascii="Calibri" w:hAnsi="Calibri" w:cs="Calibri"/>
          <w:color w:val="000000"/>
        </w:rPr>
      </w:pPr>
      <w:r w:rsidRPr="00895BAE">
        <w:rPr>
          <w:rFonts w:ascii="Calibri" w:hAnsi="Calibri" w:cs="Calibri"/>
          <w:noProof/>
          <w:color w:val="000000"/>
          <w:lang w:eastAsia="en-NZ"/>
        </w:rPr>
        <w:lastRenderedPageBreak/>
        <w:drawing>
          <wp:inline distT="0" distB="0" distL="0" distR="0" wp14:anchorId="1DECDEA0" wp14:editId="4295C337">
            <wp:extent cx="5925910" cy="1753985"/>
            <wp:effectExtent l="0" t="0" r="508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9"/>
                    <a:srcRect l="926" r="1004"/>
                    <a:stretch/>
                  </pic:blipFill>
                  <pic:spPr bwMode="auto">
                    <a:xfrm>
                      <a:off x="0" y="0"/>
                      <a:ext cx="5946987" cy="17602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255DE6" w14:textId="77777777" w:rsidR="00895BAE" w:rsidRPr="001007CE" w:rsidRDefault="00895BAE" w:rsidP="002C36A8">
      <w:pPr>
        <w:spacing w:before="240"/>
        <w:rPr>
          <w:rFonts w:ascii="Calibri" w:hAnsi="Calibri" w:cs="Calibri"/>
          <w:color w:val="000000"/>
          <w:sz w:val="10"/>
          <w:szCs w:val="10"/>
        </w:rPr>
      </w:pPr>
    </w:p>
    <w:p w14:paraId="74CD9E08" w14:textId="426F0EBC" w:rsidR="005A7044" w:rsidRDefault="001817B7" w:rsidP="001817B7">
      <w:pPr>
        <w:spacing w:before="240"/>
        <w:ind w:right="-46"/>
        <w:rPr>
          <w:rFonts w:ascii="Calibri" w:hAnsi="Calibri" w:cs="Calibri"/>
          <w:color w:val="000000"/>
        </w:rPr>
      </w:pPr>
      <w:r w:rsidRPr="001817B7">
        <w:rPr>
          <w:rFonts w:ascii="Calibri" w:hAnsi="Calibri" w:cs="Calibri"/>
          <w:noProof/>
          <w:color w:val="000000"/>
          <w:lang w:eastAsia="en-NZ"/>
        </w:rPr>
        <w:drawing>
          <wp:inline distT="0" distB="0" distL="0" distR="0" wp14:anchorId="39952BF2" wp14:editId="4FE702F4">
            <wp:extent cx="5885746" cy="568960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0"/>
                    <a:srcRect l="632"/>
                    <a:stretch/>
                  </pic:blipFill>
                  <pic:spPr bwMode="auto">
                    <a:xfrm>
                      <a:off x="0" y="0"/>
                      <a:ext cx="5944318" cy="5746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A91B81" w14:textId="77777777" w:rsidR="005A7044" w:rsidRPr="001007CE" w:rsidRDefault="005A7044" w:rsidP="002C36A8">
      <w:pPr>
        <w:spacing w:before="240"/>
        <w:rPr>
          <w:rFonts w:ascii="Calibri" w:hAnsi="Calibri" w:cs="Calibri"/>
          <w:color w:val="000000"/>
          <w:sz w:val="10"/>
          <w:szCs w:val="10"/>
        </w:rPr>
      </w:pPr>
    </w:p>
    <w:p w14:paraId="268F0872" w14:textId="2C15201A" w:rsidR="00923509" w:rsidRDefault="00923509" w:rsidP="002C36A8">
      <w:pPr>
        <w:spacing w:before="240"/>
        <w:rPr>
          <w:rFonts w:ascii="Calibri" w:hAnsi="Calibri" w:cs="Calibri"/>
          <w:color w:val="000000"/>
        </w:rPr>
      </w:pPr>
      <w:r w:rsidRPr="00CD2B41">
        <w:rPr>
          <w:rFonts w:ascii="Calibri" w:hAnsi="Calibri" w:cs="Calibri"/>
          <w:color w:val="000000"/>
        </w:rPr>
        <w:t>Figure S</w:t>
      </w:r>
      <w:r w:rsidR="00857FF3">
        <w:rPr>
          <w:rFonts w:ascii="Calibri" w:hAnsi="Calibri" w:cs="Calibri"/>
          <w:color w:val="000000"/>
        </w:rPr>
        <w:t>8</w:t>
      </w:r>
      <w:bookmarkStart w:id="0" w:name="_GoBack"/>
      <w:bookmarkEnd w:id="0"/>
      <w:r>
        <w:rPr>
          <w:rFonts w:ascii="Calibri" w:hAnsi="Calibri" w:cs="Calibri"/>
          <w:color w:val="000000"/>
        </w:rPr>
        <w:t>.</w:t>
      </w:r>
      <w:r w:rsidRPr="00CD2B41">
        <w:rPr>
          <w:rFonts w:ascii="Calibri" w:hAnsi="Calibri" w:cs="Calibri"/>
          <w:color w:val="000000"/>
        </w:rPr>
        <w:t xml:space="preserve">  The </w:t>
      </w:r>
      <w:r w:rsidRPr="00CD2B41">
        <w:rPr>
          <w:rFonts w:ascii="Calibri" w:hAnsi="Calibri" w:cs="Calibri"/>
          <w:i/>
          <w:color w:val="000000"/>
        </w:rPr>
        <w:t>L</w:t>
      </w:r>
      <w:r>
        <w:rPr>
          <w:rFonts w:ascii="Calibri" w:hAnsi="Calibri" w:cs="Calibri"/>
          <w:i/>
          <w:color w:val="000000"/>
        </w:rPr>
        <w:t>b</w:t>
      </w:r>
      <w:r w:rsidRPr="00CD2B41">
        <w:rPr>
          <w:rFonts w:ascii="Calibri" w:hAnsi="Calibri" w:cs="Calibri"/>
          <w:i/>
          <w:color w:val="000000"/>
        </w:rPr>
        <w:t>. plantarum</w:t>
      </w:r>
      <w:r w:rsidRPr="00CD2B41">
        <w:rPr>
          <w:rFonts w:ascii="Calibri" w:hAnsi="Calibri" w:cs="Calibri"/>
          <w:color w:val="000000"/>
        </w:rPr>
        <w:t xml:space="preserve"> A-1 genome encodes a bactofen</w:t>
      </w:r>
      <w:r>
        <w:rPr>
          <w:rFonts w:ascii="Calibri" w:hAnsi="Calibri" w:cs="Calibri"/>
          <w:color w:val="000000"/>
        </w:rPr>
        <w:t>c</w:t>
      </w:r>
      <w:r w:rsidRPr="00CD2B41">
        <w:rPr>
          <w:rFonts w:ascii="Calibri" w:hAnsi="Calibri" w:cs="Calibri"/>
          <w:color w:val="000000"/>
        </w:rPr>
        <w:t>in-like bacteriocin</w:t>
      </w:r>
      <w:r>
        <w:rPr>
          <w:rFonts w:ascii="Calibri" w:hAnsi="Calibri" w:cs="Calibri"/>
          <w:color w:val="000000"/>
        </w:rPr>
        <w:t>, ASM2</w:t>
      </w:r>
      <w:r w:rsidRPr="00CD2B41">
        <w:rPr>
          <w:rFonts w:ascii="Calibri" w:hAnsi="Calibri" w:cs="Calibri"/>
          <w:color w:val="000000"/>
        </w:rPr>
        <w:t>.</w:t>
      </w:r>
    </w:p>
    <w:p w14:paraId="65220AFE" w14:textId="5E14E1FF" w:rsidR="00CD2B41" w:rsidRDefault="009D4932" w:rsidP="002C36A8">
      <w:pPr>
        <w:spacing w:before="240"/>
        <w:rPr>
          <w:rFonts w:ascii="Calibri" w:hAnsi="Calibri" w:cs="Calibri"/>
          <w:color w:val="000000"/>
        </w:rPr>
      </w:pPr>
      <w:r w:rsidRPr="009D4932">
        <w:rPr>
          <w:rFonts w:ascii="Calibri" w:hAnsi="Calibri" w:cs="Calibri"/>
          <w:i/>
          <w:color w:val="000000"/>
        </w:rPr>
        <w:t>Lb. plantarum</w:t>
      </w:r>
      <w:r>
        <w:rPr>
          <w:rFonts w:ascii="Calibri" w:hAnsi="Calibri" w:cs="Calibri"/>
          <w:color w:val="000000"/>
        </w:rPr>
        <w:t xml:space="preserve"> A-1 n</w:t>
      </w:r>
      <w:r w:rsidR="00083132">
        <w:rPr>
          <w:rFonts w:ascii="Calibri" w:hAnsi="Calibri" w:cs="Calibri"/>
          <w:color w:val="000000"/>
        </w:rPr>
        <w:t>ucleotide sequence and deduced a</w:t>
      </w:r>
      <w:r w:rsidR="00CD2B41">
        <w:rPr>
          <w:rFonts w:ascii="Calibri" w:hAnsi="Calibri" w:cs="Calibri"/>
          <w:color w:val="000000"/>
        </w:rPr>
        <w:t xml:space="preserve">mino acid sequence of </w:t>
      </w:r>
      <w:r w:rsidR="00083132">
        <w:rPr>
          <w:rFonts w:ascii="Calibri" w:hAnsi="Calibri" w:cs="Calibri"/>
          <w:color w:val="000000"/>
        </w:rPr>
        <w:t>the</w:t>
      </w:r>
      <w:r>
        <w:rPr>
          <w:rFonts w:ascii="Calibri" w:hAnsi="Calibri" w:cs="Calibri"/>
          <w:color w:val="000000"/>
        </w:rPr>
        <w:t xml:space="preserve"> bactofencin-type</w:t>
      </w:r>
      <w:r w:rsidR="00083132">
        <w:rPr>
          <w:rFonts w:ascii="Calibri" w:hAnsi="Calibri" w:cs="Calibri"/>
          <w:color w:val="000000"/>
        </w:rPr>
        <w:t xml:space="preserve"> </w:t>
      </w:r>
      <w:r w:rsidR="00285D53" w:rsidRPr="009D4932">
        <w:rPr>
          <w:rFonts w:ascii="Calibri" w:hAnsi="Calibri" w:cs="Calibri"/>
          <w:b/>
          <w:color w:val="000000"/>
        </w:rPr>
        <w:t>ASM2</w:t>
      </w:r>
      <w:r w:rsidR="00285D53">
        <w:rPr>
          <w:rFonts w:ascii="Calibri" w:hAnsi="Calibri" w:cs="Calibri"/>
          <w:color w:val="000000"/>
        </w:rPr>
        <w:t xml:space="preserve"> </w:t>
      </w:r>
      <w:r w:rsidR="00083132">
        <w:rPr>
          <w:rFonts w:ascii="Calibri" w:hAnsi="Calibri" w:cs="Calibri"/>
          <w:color w:val="000000"/>
        </w:rPr>
        <w:t>precursor peptide</w:t>
      </w:r>
      <w:r w:rsidR="001235C7">
        <w:rPr>
          <w:rFonts w:ascii="Calibri" w:hAnsi="Calibri" w:cs="Calibri"/>
          <w:color w:val="000000"/>
        </w:rPr>
        <w:t>,</w:t>
      </w:r>
      <w:r w:rsidR="00083132">
        <w:rPr>
          <w:rFonts w:ascii="Calibri" w:hAnsi="Calibri" w:cs="Calibri"/>
          <w:color w:val="000000"/>
        </w:rPr>
        <w:t xml:space="preserve"> </w:t>
      </w:r>
      <w:r>
        <w:rPr>
          <w:rFonts w:ascii="Calibri" w:hAnsi="Calibri" w:cs="Calibri"/>
          <w:color w:val="000000"/>
        </w:rPr>
        <w:t xml:space="preserve">aligned with </w:t>
      </w:r>
      <w:r w:rsidR="00895BAE">
        <w:rPr>
          <w:rFonts w:ascii="Calibri" w:hAnsi="Calibri" w:cs="Calibri"/>
          <w:color w:val="000000"/>
        </w:rPr>
        <w:t xml:space="preserve">(i) </w:t>
      </w:r>
      <w:r>
        <w:rPr>
          <w:rFonts w:ascii="Calibri" w:hAnsi="Calibri" w:cs="Calibri"/>
          <w:color w:val="000000"/>
        </w:rPr>
        <w:t xml:space="preserve">another </w:t>
      </w:r>
      <w:r w:rsidR="00895BAE">
        <w:rPr>
          <w:rFonts w:ascii="Calibri" w:hAnsi="Calibri" w:cs="Calibri"/>
          <w:color w:val="000000"/>
        </w:rPr>
        <w:t xml:space="preserve">(unannotated) </w:t>
      </w:r>
      <w:r>
        <w:rPr>
          <w:rFonts w:ascii="Calibri" w:hAnsi="Calibri" w:cs="Calibri"/>
          <w:color w:val="000000"/>
        </w:rPr>
        <w:t xml:space="preserve">bactofencin-type bacteriocin encoded on the </w:t>
      </w:r>
      <w:r w:rsidRPr="009D4932">
        <w:rPr>
          <w:rFonts w:ascii="Calibri" w:hAnsi="Calibri" w:cs="Calibri"/>
          <w:color w:val="000000"/>
        </w:rPr>
        <w:t>31</w:t>
      </w:r>
      <w:r>
        <w:rPr>
          <w:rFonts w:ascii="Calibri" w:hAnsi="Calibri" w:cs="Calibri"/>
          <w:color w:val="000000"/>
        </w:rPr>
        <w:t>,</w:t>
      </w:r>
      <w:r w:rsidRPr="009D4932">
        <w:rPr>
          <w:rFonts w:ascii="Calibri" w:hAnsi="Calibri" w:cs="Calibri"/>
          <w:color w:val="000000"/>
        </w:rPr>
        <w:t>304 bp</w:t>
      </w:r>
      <w:r>
        <w:rPr>
          <w:rFonts w:ascii="Calibri" w:hAnsi="Calibri" w:cs="Calibri"/>
          <w:color w:val="000000"/>
        </w:rPr>
        <w:t xml:space="preserve"> plasmid </w:t>
      </w:r>
      <w:r w:rsidRPr="009D4932">
        <w:rPr>
          <w:rFonts w:ascii="Calibri" w:hAnsi="Calibri" w:cs="Calibri"/>
          <w:color w:val="000000"/>
        </w:rPr>
        <w:t xml:space="preserve">pL1277-4 </w:t>
      </w:r>
      <w:r>
        <w:rPr>
          <w:rFonts w:ascii="Calibri" w:hAnsi="Calibri" w:cs="Calibri"/>
          <w:color w:val="000000"/>
        </w:rPr>
        <w:t xml:space="preserve">(GenBank accession </w:t>
      </w:r>
      <w:r w:rsidRPr="009D4932">
        <w:rPr>
          <w:rFonts w:ascii="Calibri" w:hAnsi="Calibri" w:cs="Calibri"/>
          <w:color w:val="000000"/>
        </w:rPr>
        <w:t>CP017367</w:t>
      </w:r>
      <w:r>
        <w:rPr>
          <w:rFonts w:ascii="Calibri" w:hAnsi="Calibri" w:cs="Calibri"/>
          <w:color w:val="000000"/>
        </w:rPr>
        <w:t xml:space="preserve">) in </w:t>
      </w:r>
      <w:r w:rsidRPr="009D4932">
        <w:rPr>
          <w:rFonts w:ascii="Calibri" w:hAnsi="Calibri" w:cs="Calibri"/>
          <w:i/>
          <w:color w:val="000000"/>
        </w:rPr>
        <w:t>Lb. plantarum strain</w:t>
      </w:r>
      <w:r w:rsidRPr="009D4932">
        <w:rPr>
          <w:rFonts w:ascii="Calibri" w:hAnsi="Calibri" w:cs="Calibri"/>
          <w:color w:val="000000"/>
        </w:rPr>
        <w:t xml:space="preserve"> </w:t>
      </w:r>
      <w:r w:rsidRPr="001C5A87">
        <w:rPr>
          <w:rFonts w:ascii="Calibri" w:hAnsi="Calibri" w:cs="Calibri"/>
          <w:b/>
          <w:color w:val="000000"/>
        </w:rPr>
        <w:t>TMW</w:t>
      </w:r>
      <w:r w:rsidRPr="009D4932">
        <w:rPr>
          <w:rFonts w:ascii="Calibri" w:hAnsi="Calibri" w:cs="Calibri"/>
          <w:color w:val="000000"/>
        </w:rPr>
        <w:t xml:space="preserve"> 1.277</w:t>
      </w:r>
      <w:r>
        <w:rPr>
          <w:rFonts w:ascii="Calibri" w:hAnsi="Calibri" w:cs="Calibri"/>
          <w:color w:val="000000"/>
        </w:rPr>
        <w:t>, isolated from palm wine, and</w:t>
      </w:r>
      <w:r w:rsidR="00285D53">
        <w:rPr>
          <w:rFonts w:ascii="Calibri" w:hAnsi="Calibri" w:cs="Calibri"/>
          <w:color w:val="000000"/>
        </w:rPr>
        <w:t xml:space="preserve"> </w:t>
      </w:r>
      <w:r w:rsidR="00895BAE">
        <w:rPr>
          <w:rFonts w:ascii="Calibri" w:hAnsi="Calibri" w:cs="Calibri"/>
          <w:color w:val="000000"/>
        </w:rPr>
        <w:t>(ii)</w:t>
      </w:r>
      <w:r w:rsidR="00285D53">
        <w:rPr>
          <w:rFonts w:ascii="Calibri" w:hAnsi="Calibri" w:cs="Calibri"/>
          <w:color w:val="000000"/>
        </w:rPr>
        <w:t xml:space="preserve"> </w:t>
      </w:r>
      <w:r w:rsidR="00285D53" w:rsidRPr="009D4932">
        <w:rPr>
          <w:rFonts w:ascii="Calibri" w:hAnsi="Calibri" w:cs="Calibri"/>
          <w:b/>
          <w:color w:val="000000"/>
        </w:rPr>
        <w:t>bactofencin A</w:t>
      </w:r>
      <w:r>
        <w:rPr>
          <w:rFonts w:ascii="Calibri" w:hAnsi="Calibri" w:cs="Calibri"/>
          <w:color w:val="000000"/>
        </w:rPr>
        <w:t xml:space="preserve"> </w:t>
      </w:r>
      <w:r w:rsidR="00285D53">
        <w:rPr>
          <w:rFonts w:ascii="Calibri" w:hAnsi="Calibri" w:cs="Calibri"/>
          <w:color w:val="000000"/>
        </w:rPr>
        <w:t xml:space="preserve">produced by </w:t>
      </w:r>
      <w:r w:rsidR="00285D53" w:rsidRPr="00285D53">
        <w:rPr>
          <w:rFonts w:ascii="Calibri" w:hAnsi="Calibri" w:cs="Calibri"/>
          <w:i/>
          <w:color w:val="000000"/>
        </w:rPr>
        <w:t>L</w:t>
      </w:r>
      <w:r w:rsidR="00312BBF">
        <w:rPr>
          <w:rFonts w:ascii="Calibri" w:hAnsi="Calibri" w:cs="Calibri"/>
          <w:i/>
          <w:color w:val="000000"/>
        </w:rPr>
        <w:t>b.</w:t>
      </w:r>
      <w:r w:rsidR="00285D53" w:rsidRPr="00285D53">
        <w:rPr>
          <w:rFonts w:ascii="Calibri" w:hAnsi="Calibri" w:cs="Calibri"/>
          <w:i/>
          <w:color w:val="000000"/>
        </w:rPr>
        <w:t xml:space="preserve"> salivarius</w:t>
      </w:r>
      <w:r w:rsidR="00285D53" w:rsidRPr="00285D53">
        <w:rPr>
          <w:rFonts w:ascii="Calibri" w:hAnsi="Calibri" w:cs="Calibri"/>
          <w:color w:val="000000"/>
        </w:rPr>
        <w:t xml:space="preserve"> DPC6502</w:t>
      </w:r>
      <w:r>
        <w:rPr>
          <w:rFonts w:ascii="Calibri" w:hAnsi="Calibri" w:cs="Calibri"/>
          <w:color w:val="000000"/>
        </w:rPr>
        <w:t xml:space="preserve"> </w:t>
      </w:r>
      <w:r w:rsidR="00D05996">
        <w:rPr>
          <w:rFonts w:ascii="Calibri" w:hAnsi="Calibri" w:cs="Calibri"/>
          <w:color w:val="000000"/>
        </w:rPr>
        <w:t>[3]</w:t>
      </w:r>
      <w:r w:rsidR="00285D53">
        <w:rPr>
          <w:rFonts w:ascii="Calibri" w:hAnsi="Calibri" w:cs="Calibri"/>
          <w:color w:val="000000"/>
        </w:rPr>
        <w:t xml:space="preserve">.  </w:t>
      </w:r>
      <w:r>
        <w:rPr>
          <w:rFonts w:ascii="Calibri" w:hAnsi="Calibri" w:cs="Calibri"/>
          <w:color w:val="000000"/>
        </w:rPr>
        <w:t>All three</w:t>
      </w:r>
      <w:r w:rsidR="00285D53">
        <w:rPr>
          <w:rFonts w:ascii="Calibri" w:hAnsi="Calibri" w:cs="Calibri"/>
          <w:color w:val="000000"/>
        </w:rPr>
        <w:t xml:space="preserve"> </w:t>
      </w:r>
      <w:r w:rsidR="00F87FC1">
        <w:rPr>
          <w:rFonts w:ascii="Calibri" w:hAnsi="Calibri" w:cs="Calibri"/>
          <w:color w:val="000000"/>
        </w:rPr>
        <w:t xml:space="preserve">mature </w:t>
      </w:r>
      <w:r w:rsidR="00285D53">
        <w:rPr>
          <w:rFonts w:ascii="Calibri" w:hAnsi="Calibri" w:cs="Calibri"/>
          <w:color w:val="000000"/>
        </w:rPr>
        <w:t xml:space="preserve">peptides feature a highly cationic region </w:t>
      </w:r>
      <w:r w:rsidR="00F87FC1">
        <w:rPr>
          <w:rFonts w:ascii="Calibri" w:hAnsi="Calibri" w:cs="Calibri"/>
          <w:color w:val="000000"/>
        </w:rPr>
        <w:t>(</w:t>
      </w:r>
      <w:r w:rsidR="00285D53">
        <w:rPr>
          <w:rFonts w:ascii="Calibri" w:hAnsi="Calibri" w:cs="Calibri"/>
          <w:color w:val="000000"/>
        </w:rPr>
        <w:t>immediately after the double glycine leader peptide cleavage site</w:t>
      </w:r>
      <w:r w:rsidR="00F87FC1">
        <w:rPr>
          <w:rFonts w:ascii="Calibri" w:hAnsi="Calibri" w:cs="Calibri"/>
          <w:color w:val="000000"/>
        </w:rPr>
        <w:t xml:space="preserve"> in the precursor peptide), and two </w:t>
      </w:r>
      <w:r w:rsidR="00F66709">
        <w:rPr>
          <w:rFonts w:ascii="Calibri" w:hAnsi="Calibri" w:cs="Calibri"/>
          <w:color w:val="000000"/>
        </w:rPr>
        <w:t xml:space="preserve">conserved </w:t>
      </w:r>
      <w:r w:rsidR="00F87FC1">
        <w:rPr>
          <w:rFonts w:ascii="Calibri" w:hAnsi="Calibri" w:cs="Calibri"/>
          <w:color w:val="000000"/>
        </w:rPr>
        <w:t>cysteine residues</w:t>
      </w:r>
      <w:r w:rsidR="001235C7">
        <w:rPr>
          <w:rFonts w:ascii="Calibri" w:hAnsi="Calibri" w:cs="Calibri"/>
          <w:color w:val="000000"/>
        </w:rPr>
        <w:t xml:space="preserve"> </w:t>
      </w:r>
      <w:r w:rsidR="00F87FC1">
        <w:rPr>
          <w:rFonts w:ascii="Calibri" w:hAnsi="Calibri" w:cs="Calibri"/>
          <w:color w:val="000000"/>
        </w:rPr>
        <w:t>known to form a disulfide bond in bactofencin A</w:t>
      </w:r>
      <w:r w:rsidR="00285D53">
        <w:rPr>
          <w:rFonts w:ascii="Calibri" w:hAnsi="Calibri" w:cs="Calibri"/>
          <w:color w:val="000000"/>
        </w:rPr>
        <w:t xml:space="preserve">. </w:t>
      </w:r>
      <w:r w:rsidR="008D5042">
        <w:rPr>
          <w:rFonts w:ascii="Calibri" w:hAnsi="Calibri" w:cs="Calibri"/>
          <w:color w:val="000000"/>
        </w:rPr>
        <w:t xml:space="preserve"> </w:t>
      </w:r>
      <w:r w:rsidR="00F90892">
        <w:rPr>
          <w:rFonts w:ascii="Calibri" w:hAnsi="Calibri" w:cs="Calibri"/>
          <w:color w:val="000000"/>
        </w:rPr>
        <w:t>I</w:t>
      </w:r>
      <w:r w:rsidR="008D5042">
        <w:rPr>
          <w:rFonts w:ascii="Calibri" w:hAnsi="Calibri" w:cs="Calibri"/>
          <w:color w:val="000000"/>
        </w:rPr>
        <w:t>n both</w:t>
      </w:r>
      <w:r w:rsidR="00E13D63">
        <w:rPr>
          <w:rFonts w:ascii="Calibri" w:hAnsi="Calibri" w:cs="Calibri"/>
          <w:color w:val="000000"/>
        </w:rPr>
        <w:t xml:space="preserve"> of the</w:t>
      </w:r>
      <w:r w:rsidR="008D5042">
        <w:rPr>
          <w:rFonts w:ascii="Calibri" w:hAnsi="Calibri" w:cs="Calibri"/>
          <w:color w:val="000000"/>
        </w:rPr>
        <w:t xml:space="preserve"> </w:t>
      </w:r>
      <w:r w:rsidR="008D5042" w:rsidRPr="008D5042">
        <w:rPr>
          <w:rFonts w:ascii="Calibri" w:hAnsi="Calibri" w:cs="Calibri"/>
          <w:i/>
          <w:color w:val="000000"/>
        </w:rPr>
        <w:t>Lb. plantarum</w:t>
      </w:r>
      <w:r w:rsidR="008D5042">
        <w:rPr>
          <w:rFonts w:ascii="Calibri" w:hAnsi="Calibri" w:cs="Calibri"/>
          <w:color w:val="000000"/>
        </w:rPr>
        <w:t xml:space="preserve"> gene clusters </w:t>
      </w:r>
      <w:r w:rsidR="00526FB8">
        <w:rPr>
          <w:rFonts w:ascii="Calibri" w:hAnsi="Calibri" w:cs="Calibri"/>
          <w:color w:val="000000"/>
        </w:rPr>
        <w:t xml:space="preserve">predicted to </w:t>
      </w:r>
      <w:r w:rsidR="008D5042">
        <w:rPr>
          <w:rFonts w:ascii="Calibri" w:hAnsi="Calibri" w:cs="Calibri"/>
          <w:color w:val="000000"/>
        </w:rPr>
        <w:t>encod</w:t>
      </w:r>
      <w:r w:rsidR="00526FB8">
        <w:rPr>
          <w:rFonts w:ascii="Calibri" w:hAnsi="Calibri" w:cs="Calibri"/>
          <w:color w:val="000000"/>
        </w:rPr>
        <w:t>e</w:t>
      </w:r>
      <w:r w:rsidR="008D5042">
        <w:rPr>
          <w:rFonts w:ascii="Calibri" w:hAnsi="Calibri" w:cs="Calibri"/>
          <w:color w:val="000000"/>
        </w:rPr>
        <w:t xml:space="preserve"> a bactofencin-type bacteriocin (ASM2 and TMW)</w:t>
      </w:r>
      <w:r w:rsidR="00526FB8">
        <w:rPr>
          <w:rFonts w:ascii="Calibri" w:hAnsi="Calibri" w:cs="Calibri"/>
          <w:color w:val="000000"/>
        </w:rPr>
        <w:t>,</w:t>
      </w:r>
      <w:r w:rsidR="008D5042">
        <w:rPr>
          <w:rFonts w:ascii="Calibri" w:hAnsi="Calibri" w:cs="Calibri"/>
          <w:color w:val="000000"/>
        </w:rPr>
        <w:t xml:space="preserve"> the bactofencin structural gene is </w:t>
      </w:r>
      <w:r w:rsidR="008D5042" w:rsidRPr="008D5042">
        <w:rPr>
          <w:rFonts w:ascii="Calibri" w:hAnsi="Calibri" w:cs="Calibri"/>
          <w:i/>
          <w:color w:val="000000"/>
        </w:rPr>
        <w:t>immediately</w:t>
      </w:r>
      <w:r w:rsidR="008D5042">
        <w:rPr>
          <w:rFonts w:ascii="Calibri" w:hAnsi="Calibri" w:cs="Calibri"/>
          <w:color w:val="000000"/>
        </w:rPr>
        <w:t xml:space="preserve"> adjacent to </w:t>
      </w:r>
      <w:r w:rsidR="00E13D63">
        <w:rPr>
          <w:rFonts w:ascii="Calibri" w:hAnsi="Calibri" w:cs="Calibri"/>
          <w:color w:val="000000"/>
        </w:rPr>
        <w:t>a</w:t>
      </w:r>
      <w:r w:rsidR="008D5042">
        <w:rPr>
          <w:rFonts w:ascii="Calibri" w:hAnsi="Calibri" w:cs="Calibri"/>
          <w:color w:val="000000"/>
        </w:rPr>
        <w:t xml:space="preserve"> </w:t>
      </w:r>
      <w:r w:rsidR="00526FB8">
        <w:rPr>
          <w:rFonts w:ascii="Calibri" w:hAnsi="Calibri" w:cs="Calibri"/>
          <w:color w:val="000000"/>
        </w:rPr>
        <w:t xml:space="preserve">proteolytic </w:t>
      </w:r>
      <w:r w:rsidR="008D5042">
        <w:rPr>
          <w:rFonts w:ascii="Calibri" w:hAnsi="Calibri" w:cs="Calibri"/>
          <w:color w:val="000000"/>
        </w:rPr>
        <w:t xml:space="preserve">ABC transporter </w:t>
      </w:r>
      <w:r w:rsidR="00F90892">
        <w:rPr>
          <w:rFonts w:ascii="Calibri" w:hAnsi="Calibri" w:cs="Calibri"/>
          <w:color w:val="000000"/>
        </w:rPr>
        <w:t xml:space="preserve">(peptide exporter) </w:t>
      </w:r>
      <w:r w:rsidR="008D5042">
        <w:rPr>
          <w:rFonts w:ascii="Calibri" w:hAnsi="Calibri" w:cs="Calibri"/>
          <w:color w:val="000000"/>
        </w:rPr>
        <w:t xml:space="preserve">gene, and these two genes are </w:t>
      </w:r>
      <w:r w:rsidR="00526FB8">
        <w:rPr>
          <w:rFonts w:ascii="Calibri" w:hAnsi="Calibri" w:cs="Calibri"/>
          <w:color w:val="000000"/>
        </w:rPr>
        <w:t xml:space="preserve">divergently </w:t>
      </w:r>
      <w:r w:rsidR="008D5042">
        <w:rPr>
          <w:rFonts w:ascii="Calibri" w:hAnsi="Calibri" w:cs="Calibri"/>
          <w:color w:val="000000"/>
        </w:rPr>
        <w:t>transcribed.</w:t>
      </w:r>
      <w:r w:rsidR="00F90892">
        <w:rPr>
          <w:rFonts w:ascii="Calibri" w:hAnsi="Calibri" w:cs="Calibri"/>
          <w:color w:val="000000"/>
        </w:rPr>
        <w:t xml:space="preserve">  A map of the ASM2 putative gene cluster is shown below the multiple sequence alignment.</w:t>
      </w:r>
    </w:p>
    <w:p w14:paraId="1AA357DD" w14:textId="25090E56" w:rsidR="00564F97" w:rsidRDefault="00564F97" w:rsidP="002C36A8">
      <w:pPr>
        <w:spacing w:before="240"/>
        <w:rPr>
          <w:rFonts w:ascii="Calibri" w:hAnsi="Calibri" w:cs="Calibri"/>
          <w:color w:val="000000"/>
        </w:rPr>
      </w:pPr>
    </w:p>
    <w:p w14:paraId="6777CC56" w14:textId="77777777" w:rsidR="001007CE" w:rsidRPr="001007CE" w:rsidRDefault="001007CE" w:rsidP="002C36A8">
      <w:pPr>
        <w:spacing w:before="240"/>
        <w:rPr>
          <w:rFonts w:ascii="Calibri" w:hAnsi="Calibri" w:cs="Calibri"/>
          <w:color w:val="000000"/>
          <w:sz w:val="10"/>
          <w:szCs w:val="10"/>
        </w:rPr>
      </w:pPr>
    </w:p>
    <w:p w14:paraId="206C71C7" w14:textId="346BC248" w:rsidR="00C85A8D" w:rsidRDefault="001007CE" w:rsidP="002C36A8">
      <w:pPr>
        <w:spacing w:before="240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>References</w:t>
      </w:r>
    </w:p>
    <w:p w14:paraId="4A90EC9E" w14:textId="29C642AD" w:rsidR="002A3FA8" w:rsidRPr="002A3FA8" w:rsidRDefault="002A3FA8" w:rsidP="002A3FA8">
      <w:pPr>
        <w:pStyle w:val="NormalWeb"/>
        <w:rPr>
          <w:rFonts w:eastAsia="Times New Roman"/>
          <w:sz w:val="22"/>
          <w:szCs w:val="22"/>
        </w:rPr>
      </w:pPr>
      <w:r w:rsidRPr="002A3FA8">
        <w:rPr>
          <w:rFonts w:ascii="Calibri" w:hAnsi="Calibri" w:cs="Calibri"/>
          <w:color w:val="000000"/>
          <w:sz w:val="22"/>
          <w:szCs w:val="22"/>
        </w:rPr>
        <w:t xml:space="preserve">1.  Stepper, J., Shastri, S., Loo, T. S., Preston, J. C., Novak, P., Man, P., Moore, C. H., Havlícek, V., Patchett, M. L. &amp; Norris, G. E. (2011) Cysteine </w:t>
      </w:r>
      <w:r w:rsidRPr="002A3FA8">
        <w:rPr>
          <w:rFonts w:ascii="Calibri" w:hAnsi="Calibri" w:cs="Calibri"/>
          <w:i/>
          <w:color w:val="000000"/>
          <w:sz w:val="22"/>
          <w:szCs w:val="22"/>
        </w:rPr>
        <w:t>S</w:t>
      </w:r>
      <w:r w:rsidRPr="002A3FA8">
        <w:rPr>
          <w:rFonts w:ascii="Calibri" w:hAnsi="Calibri" w:cs="Calibri"/>
          <w:color w:val="000000"/>
          <w:sz w:val="22"/>
          <w:szCs w:val="22"/>
        </w:rPr>
        <w:t xml:space="preserve">-glycosylation, a new post-translational modification found in glycopeptide bacteriocins,  </w:t>
      </w:r>
      <w:r w:rsidRPr="002A3FA8">
        <w:rPr>
          <w:rFonts w:ascii="Calibri" w:hAnsi="Calibri" w:cs="Calibri"/>
          <w:i/>
          <w:color w:val="000000"/>
          <w:sz w:val="22"/>
          <w:szCs w:val="22"/>
        </w:rPr>
        <w:t>FEBS Lett</w:t>
      </w:r>
      <w:r w:rsidR="004C26A9">
        <w:rPr>
          <w:rFonts w:ascii="Calibri" w:hAnsi="Calibri" w:cs="Calibri"/>
          <w:i/>
          <w:color w:val="000000"/>
          <w:sz w:val="22"/>
          <w:szCs w:val="22"/>
        </w:rPr>
        <w:t>ers</w:t>
      </w:r>
      <w:r w:rsidRPr="002A3FA8">
        <w:rPr>
          <w:rFonts w:ascii="Calibri" w:hAnsi="Calibri" w:cs="Calibri"/>
          <w:color w:val="000000"/>
          <w:sz w:val="22"/>
          <w:szCs w:val="22"/>
        </w:rPr>
        <w:t xml:space="preserve"> </w:t>
      </w:r>
      <w:r w:rsidRPr="002A3FA8">
        <w:rPr>
          <w:rFonts w:ascii="Calibri" w:hAnsi="Calibri" w:cs="Calibri"/>
          <w:b/>
          <w:color w:val="000000"/>
          <w:sz w:val="22"/>
          <w:szCs w:val="22"/>
        </w:rPr>
        <w:t>585</w:t>
      </w:r>
      <w:r w:rsidRPr="002A3FA8">
        <w:rPr>
          <w:rFonts w:ascii="Calibri" w:hAnsi="Calibri" w:cs="Calibri"/>
          <w:color w:val="000000"/>
          <w:sz w:val="22"/>
          <w:szCs w:val="22"/>
        </w:rPr>
        <w:t>, 645-650.</w:t>
      </w:r>
    </w:p>
    <w:p w14:paraId="1FD79AB2" w14:textId="16F3DA1F" w:rsidR="00564F97" w:rsidRDefault="002A3FA8" w:rsidP="00D05996">
      <w:pPr>
        <w:pStyle w:val="EndNoteBibliography"/>
        <w:spacing w:before="100" w:beforeAutospacing="1" w:after="100" w:afterAutospacing="1"/>
      </w:pPr>
      <w:r>
        <w:rPr>
          <w:rFonts w:cs="Calibri"/>
          <w:color w:val="000000"/>
        </w:rPr>
        <w:t xml:space="preserve">2.  </w:t>
      </w:r>
      <w:r w:rsidR="00564F97">
        <w:rPr>
          <w:rFonts w:cs="Calibri"/>
          <w:color w:val="000000"/>
        </w:rPr>
        <w:fldChar w:fldCharType="begin"/>
      </w:r>
      <w:r w:rsidR="00564F97">
        <w:rPr>
          <w:rFonts w:cs="Calibri"/>
          <w:color w:val="000000"/>
        </w:rPr>
        <w:instrText xml:space="preserve"> ADDIN EN.REFLIST </w:instrText>
      </w:r>
      <w:r w:rsidR="00564F97">
        <w:rPr>
          <w:rFonts w:cs="Calibri"/>
          <w:color w:val="000000"/>
        </w:rPr>
        <w:fldChar w:fldCharType="separate"/>
      </w:r>
      <w:r w:rsidR="00564F97" w:rsidRPr="00564F97">
        <w:t xml:space="preserve">Hata, T., Tanaka, R. &amp; Ohmomo, S. (2010) Isolation and characterization of plantaricin ASM1: a new bacteriocin produced by </w:t>
      </w:r>
      <w:r w:rsidR="00564F97" w:rsidRPr="004C26A9">
        <w:rPr>
          <w:i/>
        </w:rPr>
        <w:t>Lactobacillus plantarum</w:t>
      </w:r>
      <w:r w:rsidR="00564F97" w:rsidRPr="00564F97">
        <w:t xml:space="preserve"> A-1, </w:t>
      </w:r>
      <w:r w:rsidR="00564F97" w:rsidRPr="00564F97">
        <w:rPr>
          <w:i/>
        </w:rPr>
        <w:t xml:space="preserve">International </w:t>
      </w:r>
      <w:r w:rsidR="004C26A9">
        <w:rPr>
          <w:i/>
        </w:rPr>
        <w:t>J</w:t>
      </w:r>
      <w:r w:rsidR="00564F97" w:rsidRPr="00564F97">
        <w:rPr>
          <w:i/>
        </w:rPr>
        <w:t xml:space="preserve">ournal of </w:t>
      </w:r>
      <w:r w:rsidR="004C26A9">
        <w:rPr>
          <w:i/>
        </w:rPr>
        <w:t>F</w:t>
      </w:r>
      <w:r w:rsidR="00564F97" w:rsidRPr="00564F97">
        <w:rPr>
          <w:i/>
        </w:rPr>
        <w:t xml:space="preserve">ood </w:t>
      </w:r>
      <w:r w:rsidR="004C26A9">
        <w:rPr>
          <w:i/>
        </w:rPr>
        <w:t>M</w:t>
      </w:r>
      <w:r w:rsidR="00564F97" w:rsidRPr="00564F97">
        <w:rPr>
          <w:i/>
        </w:rPr>
        <w:t xml:space="preserve">icrobiology. </w:t>
      </w:r>
      <w:r w:rsidR="00564F97" w:rsidRPr="00564F97">
        <w:rPr>
          <w:b/>
        </w:rPr>
        <w:t>137</w:t>
      </w:r>
      <w:r w:rsidR="00564F97" w:rsidRPr="00564F97">
        <w:t>, 94-9.</w:t>
      </w:r>
    </w:p>
    <w:p w14:paraId="6A91B8D3" w14:textId="1A8F6E35" w:rsidR="002A3FA8" w:rsidRPr="00564F97" w:rsidRDefault="00D05996" w:rsidP="00D05996">
      <w:pPr>
        <w:pStyle w:val="EndNoteBibliography"/>
        <w:spacing w:before="100" w:beforeAutospacing="1" w:after="100" w:afterAutospacing="1"/>
      </w:pPr>
      <w:r>
        <w:t xml:space="preserve">3.  </w:t>
      </w:r>
      <w:r w:rsidRPr="00285D53">
        <w:rPr>
          <w:rFonts w:cs="Calibri"/>
          <w:color w:val="000000"/>
        </w:rPr>
        <w:t xml:space="preserve">O'Shea, </w:t>
      </w:r>
      <w:r>
        <w:rPr>
          <w:rFonts w:cs="Calibri"/>
          <w:color w:val="000000"/>
        </w:rPr>
        <w:t>E.</w:t>
      </w:r>
      <w:r w:rsidR="004C26A9">
        <w:rPr>
          <w:rFonts w:cs="Calibri"/>
          <w:color w:val="000000"/>
        </w:rPr>
        <w:t xml:space="preserve"> </w:t>
      </w:r>
      <w:r>
        <w:rPr>
          <w:rFonts w:cs="Calibri"/>
          <w:color w:val="000000"/>
        </w:rPr>
        <w:t xml:space="preserve">F., </w:t>
      </w:r>
      <w:r w:rsidRPr="00285D53">
        <w:rPr>
          <w:rFonts w:cs="Calibri"/>
          <w:color w:val="000000"/>
        </w:rPr>
        <w:t xml:space="preserve">O'Connor, </w:t>
      </w:r>
      <w:r>
        <w:rPr>
          <w:rFonts w:cs="Calibri"/>
          <w:color w:val="000000"/>
        </w:rPr>
        <w:t>P.</w:t>
      </w:r>
      <w:r w:rsidR="004C26A9">
        <w:rPr>
          <w:rFonts w:cs="Calibri"/>
          <w:color w:val="000000"/>
        </w:rPr>
        <w:t xml:space="preserve"> </w:t>
      </w:r>
      <w:r>
        <w:rPr>
          <w:rFonts w:cs="Calibri"/>
          <w:color w:val="000000"/>
        </w:rPr>
        <w:t xml:space="preserve">M., </w:t>
      </w:r>
      <w:r w:rsidRPr="00285D53">
        <w:rPr>
          <w:rFonts w:cs="Calibri"/>
          <w:color w:val="000000"/>
        </w:rPr>
        <w:t xml:space="preserve">O'Sullivan, </w:t>
      </w:r>
      <w:r>
        <w:rPr>
          <w:rFonts w:cs="Calibri"/>
          <w:color w:val="000000"/>
        </w:rPr>
        <w:t xml:space="preserve">O., </w:t>
      </w:r>
      <w:r w:rsidRPr="00285D53">
        <w:rPr>
          <w:rFonts w:cs="Calibri"/>
          <w:color w:val="000000"/>
        </w:rPr>
        <w:t xml:space="preserve">Cotter, </w:t>
      </w:r>
      <w:r>
        <w:rPr>
          <w:rFonts w:cs="Calibri"/>
          <w:color w:val="000000"/>
        </w:rPr>
        <w:t>P.</w:t>
      </w:r>
      <w:r w:rsidR="004C26A9">
        <w:rPr>
          <w:rFonts w:cs="Calibri"/>
          <w:color w:val="000000"/>
        </w:rPr>
        <w:t xml:space="preserve"> </w:t>
      </w:r>
      <w:r>
        <w:rPr>
          <w:rFonts w:cs="Calibri"/>
          <w:color w:val="000000"/>
        </w:rPr>
        <w:t xml:space="preserve">D., </w:t>
      </w:r>
      <w:r w:rsidRPr="00285D53">
        <w:rPr>
          <w:rFonts w:cs="Calibri"/>
          <w:color w:val="000000"/>
        </w:rPr>
        <w:t xml:space="preserve">Ross, </w:t>
      </w:r>
      <w:r>
        <w:rPr>
          <w:rFonts w:cs="Calibri"/>
          <w:color w:val="000000"/>
        </w:rPr>
        <w:t>R.</w:t>
      </w:r>
      <w:r w:rsidR="004C26A9">
        <w:rPr>
          <w:rFonts w:cs="Calibri"/>
          <w:color w:val="000000"/>
        </w:rPr>
        <w:t xml:space="preserve"> </w:t>
      </w:r>
      <w:r>
        <w:rPr>
          <w:rFonts w:cs="Calibri"/>
          <w:color w:val="000000"/>
        </w:rPr>
        <w:t xml:space="preserve">P. &amp; </w:t>
      </w:r>
      <w:r w:rsidRPr="00285D53">
        <w:rPr>
          <w:rFonts w:cs="Calibri"/>
          <w:color w:val="000000"/>
        </w:rPr>
        <w:t>Hill</w:t>
      </w:r>
      <w:r>
        <w:rPr>
          <w:rFonts w:cs="Calibri"/>
          <w:color w:val="000000"/>
        </w:rPr>
        <w:t>, C.</w:t>
      </w:r>
      <w:r w:rsidRPr="00285D53">
        <w:rPr>
          <w:rFonts w:cs="Calibri"/>
          <w:color w:val="000000"/>
        </w:rPr>
        <w:t xml:space="preserve"> </w:t>
      </w:r>
      <w:r>
        <w:rPr>
          <w:rFonts w:cs="Calibri"/>
          <w:color w:val="000000"/>
        </w:rPr>
        <w:t xml:space="preserve">(2013) </w:t>
      </w:r>
      <w:r w:rsidRPr="00285D53">
        <w:rPr>
          <w:rFonts w:cs="Calibri"/>
          <w:color w:val="000000"/>
        </w:rPr>
        <w:t>Bactofencin A, a New Type of Cationic Bacteriocin with Unusual Immunity</w:t>
      </w:r>
      <w:r>
        <w:rPr>
          <w:rFonts w:cs="Calibri"/>
          <w:color w:val="000000"/>
        </w:rPr>
        <w:t xml:space="preserve">, </w:t>
      </w:r>
      <w:r w:rsidR="00550FF0" w:rsidRPr="00EB09B0">
        <w:rPr>
          <w:i/>
        </w:rPr>
        <w:t xml:space="preserve">mBio. </w:t>
      </w:r>
      <w:r w:rsidR="00550FF0" w:rsidRPr="00EB09B0">
        <w:rPr>
          <w:b/>
        </w:rPr>
        <w:t>4</w:t>
      </w:r>
      <w:r w:rsidR="00550FF0">
        <w:rPr>
          <w:rFonts w:eastAsia="Times New Roman"/>
        </w:rPr>
        <w:t>, e00498-13.</w:t>
      </w:r>
    </w:p>
    <w:p w14:paraId="0040CAE1" w14:textId="48DEA11C" w:rsidR="00285D53" w:rsidRPr="00CD2B41" w:rsidRDefault="00564F97" w:rsidP="00D05996">
      <w:pPr>
        <w:spacing w:before="100" w:beforeAutospacing="1" w:after="100" w:afterAutospacing="1" w:line="240" w:lineRule="auto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fldChar w:fldCharType="end"/>
      </w:r>
    </w:p>
    <w:p w14:paraId="1D5A388C" w14:textId="77777777" w:rsidR="00FF735C" w:rsidRPr="00CD2B41" w:rsidRDefault="00FF735C">
      <w:pPr>
        <w:spacing w:before="100" w:beforeAutospacing="1" w:after="100" w:afterAutospacing="1" w:line="240" w:lineRule="auto"/>
        <w:rPr>
          <w:rFonts w:ascii="Calibri" w:hAnsi="Calibri" w:cs="Calibri"/>
          <w:color w:val="000000"/>
        </w:rPr>
      </w:pPr>
    </w:p>
    <w:sectPr w:rsidR="00FF735C" w:rsidRPr="00CD2B4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35A6003" w14:textId="77777777" w:rsidR="00194AE8" w:rsidRDefault="00194AE8" w:rsidP="00EE4B26">
      <w:pPr>
        <w:spacing w:after="0" w:line="240" w:lineRule="auto"/>
      </w:pPr>
      <w:r>
        <w:separator/>
      </w:r>
    </w:p>
  </w:endnote>
  <w:endnote w:type="continuationSeparator" w:id="0">
    <w:p w14:paraId="238CD35A" w14:textId="77777777" w:rsidR="00194AE8" w:rsidRDefault="00194AE8" w:rsidP="00EE4B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23692C0" w14:textId="77777777" w:rsidR="00194AE8" w:rsidRDefault="00194AE8" w:rsidP="00EE4B26">
      <w:pPr>
        <w:spacing w:after="0" w:line="240" w:lineRule="auto"/>
      </w:pPr>
      <w:r>
        <w:separator/>
      </w:r>
    </w:p>
  </w:footnote>
  <w:footnote w:type="continuationSeparator" w:id="0">
    <w:p w14:paraId="009D9C8F" w14:textId="77777777" w:rsidR="00194AE8" w:rsidRDefault="00194AE8" w:rsidP="00EE4B2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B6E2CBA"/>
    <w:multiLevelType w:val="hybridMultilevel"/>
    <w:tmpl w:val="4E06AA56"/>
    <w:lvl w:ilvl="0" w:tplc="13143D76">
      <w:start w:val="1"/>
      <w:numFmt w:val="lowerLetter"/>
      <w:lvlText w:val="(%1)"/>
      <w:lvlJc w:val="left"/>
      <w:pPr>
        <w:ind w:left="145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72" w:hanging="360"/>
      </w:pPr>
    </w:lvl>
    <w:lvl w:ilvl="2" w:tplc="0409001B" w:tentative="1">
      <w:start w:val="1"/>
      <w:numFmt w:val="lowerRoman"/>
      <w:lvlText w:val="%3."/>
      <w:lvlJc w:val="right"/>
      <w:pPr>
        <w:ind w:left="2892" w:hanging="180"/>
      </w:pPr>
    </w:lvl>
    <w:lvl w:ilvl="3" w:tplc="0409000F" w:tentative="1">
      <w:start w:val="1"/>
      <w:numFmt w:val="decimal"/>
      <w:lvlText w:val="%4."/>
      <w:lvlJc w:val="left"/>
      <w:pPr>
        <w:ind w:left="3612" w:hanging="360"/>
      </w:pPr>
    </w:lvl>
    <w:lvl w:ilvl="4" w:tplc="04090019" w:tentative="1">
      <w:start w:val="1"/>
      <w:numFmt w:val="lowerLetter"/>
      <w:lvlText w:val="%5."/>
      <w:lvlJc w:val="left"/>
      <w:pPr>
        <w:ind w:left="4332" w:hanging="360"/>
      </w:pPr>
    </w:lvl>
    <w:lvl w:ilvl="5" w:tplc="0409001B" w:tentative="1">
      <w:start w:val="1"/>
      <w:numFmt w:val="lowerRoman"/>
      <w:lvlText w:val="%6."/>
      <w:lvlJc w:val="right"/>
      <w:pPr>
        <w:ind w:left="5052" w:hanging="180"/>
      </w:pPr>
    </w:lvl>
    <w:lvl w:ilvl="6" w:tplc="0409000F" w:tentative="1">
      <w:start w:val="1"/>
      <w:numFmt w:val="decimal"/>
      <w:lvlText w:val="%7."/>
      <w:lvlJc w:val="left"/>
      <w:pPr>
        <w:ind w:left="5772" w:hanging="360"/>
      </w:pPr>
    </w:lvl>
    <w:lvl w:ilvl="7" w:tplc="04090019" w:tentative="1">
      <w:start w:val="1"/>
      <w:numFmt w:val="lowerLetter"/>
      <w:lvlText w:val="%8."/>
      <w:lvlJc w:val="left"/>
      <w:pPr>
        <w:ind w:left="6492" w:hanging="360"/>
      </w:pPr>
    </w:lvl>
    <w:lvl w:ilvl="8" w:tplc="0409001B" w:tentative="1">
      <w:start w:val="1"/>
      <w:numFmt w:val="lowerRoman"/>
      <w:lvlText w:val="%9."/>
      <w:lvlJc w:val="right"/>
      <w:pPr>
        <w:ind w:left="7212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hideSpellingErrors/>
  <w:hideGrammaticalErrors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EBS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dffr5pw22v2hexae9vdvxv9w9sp5v9ws2d&quot;&gt;ASAM! biochemistry paper Library Copy&lt;record-ids&gt;&lt;item&gt;1103&lt;/item&gt;&lt;/record-ids&gt;&lt;/item&gt;&lt;/Libraries&gt;"/>
  </w:docVars>
  <w:rsids>
    <w:rsidRoot w:val="009C4C5F"/>
    <w:rsid w:val="000004C3"/>
    <w:rsid w:val="00004BCC"/>
    <w:rsid w:val="000140AE"/>
    <w:rsid w:val="00015D45"/>
    <w:rsid w:val="00027A59"/>
    <w:rsid w:val="00050CE4"/>
    <w:rsid w:val="00054C0F"/>
    <w:rsid w:val="00075765"/>
    <w:rsid w:val="00083132"/>
    <w:rsid w:val="00086EAC"/>
    <w:rsid w:val="0009227A"/>
    <w:rsid w:val="000972F6"/>
    <w:rsid w:val="000C29A5"/>
    <w:rsid w:val="000C3CC4"/>
    <w:rsid w:val="000C72B8"/>
    <w:rsid w:val="000D7C35"/>
    <w:rsid w:val="000E38FA"/>
    <w:rsid w:val="00100205"/>
    <w:rsid w:val="001007CE"/>
    <w:rsid w:val="00102E33"/>
    <w:rsid w:val="001235C7"/>
    <w:rsid w:val="0012766C"/>
    <w:rsid w:val="001348CE"/>
    <w:rsid w:val="00145CAF"/>
    <w:rsid w:val="00147E91"/>
    <w:rsid w:val="00174471"/>
    <w:rsid w:val="00175F6D"/>
    <w:rsid w:val="0018094D"/>
    <w:rsid w:val="001817B7"/>
    <w:rsid w:val="0018266A"/>
    <w:rsid w:val="001878BC"/>
    <w:rsid w:val="00194AE8"/>
    <w:rsid w:val="001A3C9B"/>
    <w:rsid w:val="001A555D"/>
    <w:rsid w:val="001B15B0"/>
    <w:rsid w:val="001C4626"/>
    <w:rsid w:val="001C4EBB"/>
    <w:rsid w:val="001C5A87"/>
    <w:rsid w:val="001D3E0C"/>
    <w:rsid w:val="001E4652"/>
    <w:rsid w:val="001F6003"/>
    <w:rsid w:val="00207DA9"/>
    <w:rsid w:val="00220362"/>
    <w:rsid w:val="0022532A"/>
    <w:rsid w:val="00234933"/>
    <w:rsid w:val="002353A6"/>
    <w:rsid w:val="002464DA"/>
    <w:rsid w:val="00264E8C"/>
    <w:rsid w:val="00266FAC"/>
    <w:rsid w:val="00276B5F"/>
    <w:rsid w:val="00285D53"/>
    <w:rsid w:val="00287C38"/>
    <w:rsid w:val="00290486"/>
    <w:rsid w:val="002A3FA8"/>
    <w:rsid w:val="002B1BB5"/>
    <w:rsid w:val="002B7637"/>
    <w:rsid w:val="002C32E3"/>
    <w:rsid w:val="002C36A8"/>
    <w:rsid w:val="002C5A12"/>
    <w:rsid w:val="002D5DB0"/>
    <w:rsid w:val="002E20F0"/>
    <w:rsid w:val="002F2EAB"/>
    <w:rsid w:val="002F6171"/>
    <w:rsid w:val="002F77B7"/>
    <w:rsid w:val="00300ED3"/>
    <w:rsid w:val="00303729"/>
    <w:rsid w:val="00305581"/>
    <w:rsid w:val="00305CB6"/>
    <w:rsid w:val="00312B03"/>
    <w:rsid w:val="00312BBF"/>
    <w:rsid w:val="003346BC"/>
    <w:rsid w:val="00341AFB"/>
    <w:rsid w:val="00357608"/>
    <w:rsid w:val="0036034D"/>
    <w:rsid w:val="00364C87"/>
    <w:rsid w:val="00365EC2"/>
    <w:rsid w:val="003723AC"/>
    <w:rsid w:val="00383C72"/>
    <w:rsid w:val="00394449"/>
    <w:rsid w:val="003A1B87"/>
    <w:rsid w:val="003D4DA5"/>
    <w:rsid w:val="003D7F5C"/>
    <w:rsid w:val="003E2AC7"/>
    <w:rsid w:val="004070CE"/>
    <w:rsid w:val="004123E9"/>
    <w:rsid w:val="00414091"/>
    <w:rsid w:val="00422A86"/>
    <w:rsid w:val="00453694"/>
    <w:rsid w:val="0045491B"/>
    <w:rsid w:val="00470331"/>
    <w:rsid w:val="00487BC8"/>
    <w:rsid w:val="004A7EF6"/>
    <w:rsid w:val="004B4232"/>
    <w:rsid w:val="004C07F8"/>
    <w:rsid w:val="004C1481"/>
    <w:rsid w:val="004C26A9"/>
    <w:rsid w:val="004F11DA"/>
    <w:rsid w:val="004F4C75"/>
    <w:rsid w:val="00513A98"/>
    <w:rsid w:val="00522B3B"/>
    <w:rsid w:val="005263F4"/>
    <w:rsid w:val="00526FB8"/>
    <w:rsid w:val="00531995"/>
    <w:rsid w:val="00534C3A"/>
    <w:rsid w:val="00550FF0"/>
    <w:rsid w:val="00552440"/>
    <w:rsid w:val="00564754"/>
    <w:rsid w:val="00564F97"/>
    <w:rsid w:val="00586907"/>
    <w:rsid w:val="005A5D9D"/>
    <w:rsid w:val="005A7044"/>
    <w:rsid w:val="005B0070"/>
    <w:rsid w:val="005B4683"/>
    <w:rsid w:val="005D030D"/>
    <w:rsid w:val="005D4F29"/>
    <w:rsid w:val="005E242A"/>
    <w:rsid w:val="005E24BB"/>
    <w:rsid w:val="005F35AF"/>
    <w:rsid w:val="00601841"/>
    <w:rsid w:val="00630679"/>
    <w:rsid w:val="00654166"/>
    <w:rsid w:val="0065421C"/>
    <w:rsid w:val="0067121B"/>
    <w:rsid w:val="00675AC4"/>
    <w:rsid w:val="006A65DD"/>
    <w:rsid w:val="006A7F62"/>
    <w:rsid w:val="006C0CC8"/>
    <w:rsid w:val="006C1B72"/>
    <w:rsid w:val="007002E9"/>
    <w:rsid w:val="00702649"/>
    <w:rsid w:val="00703A9B"/>
    <w:rsid w:val="00714DEA"/>
    <w:rsid w:val="007211C2"/>
    <w:rsid w:val="0072145B"/>
    <w:rsid w:val="007233C8"/>
    <w:rsid w:val="00725C98"/>
    <w:rsid w:val="0072767F"/>
    <w:rsid w:val="007769B5"/>
    <w:rsid w:val="007A3A10"/>
    <w:rsid w:val="007B0B6C"/>
    <w:rsid w:val="007B1ABF"/>
    <w:rsid w:val="007B4379"/>
    <w:rsid w:val="007B7B53"/>
    <w:rsid w:val="007C6B40"/>
    <w:rsid w:val="007D63E6"/>
    <w:rsid w:val="007E2500"/>
    <w:rsid w:val="007F6ABB"/>
    <w:rsid w:val="008025D4"/>
    <w:rsid w:val="00812521"/>
    <w:rsid w:val="00817D6A"/>
    <w:rsid w:val="0082453C"/>
    <w:rsid w:val="00857FF3"/>
    <w:rsid w:val="00861565"/>
    <w:rsid w:val="008678D0"/>
    <w:rsid w:val="008806CC"/>
    <w:rsid w:val="00883CE5"/>
    <w:rsid w:val="00885DF6"/>
    <w:rsid w:val="00885E32"/>
    <w:rsid w:val="00895BAE"/>
    <w:rsid w:val="00896DE8"/>
    <w:rsid w:val="008A1F34"/>
    <w:rsid w:val="008B4984"/>
    <w:rsid w:val="008B5FD7"/>
    <w:rsid w:val="008B6B6A"/>
    <w:rsid w:val="008B793B"/>
    <w:rsid w:val="008C2D70"/>
    <w:rsid w:val="008C5687"/>
    <w:rsid w:val="008D43A3"/>
    <w:rsid w:val="008D5042"/>
    <w:rsid w:val="008E0DE3"/>
    <w:rsid w:val="008F00AC"/>
    <w:rsid w:val="008F35A1"/>
    <w:rsid w:val="008F4CD3"/>
    <w:rsid w:val="00913501"/>
    <w:rsid w:val="00923509"/>
    <w:rsid w:val="00927794"/>
    <w:rsid w:val="00973450"/>
    <w:rsid w:val="00990E82"/>
    <w:rsid w:val="009964AB"/>
    <w:rsid w:val="009A47C6"/>
    <w:rsid w:val="009A4C8A"/>
    <w:rsid w:val="009A6CF8"/>
    <w:rsid w:val="009B1F10"/>
    <w:rsid w:val="009B562D"/>
    <w:rsid w:val="009C4C5F"/>
    <w:rsid w:val="009C5346"/>
    <w:rsid w:val="009D102C"/>
    <w:rsid w:val="009D4932"/>
    <w:rsid w:val="009D55F4"/>
    <w:rsid w:val="009E2D0D"/>
    <w:rsid w:val="009E3B1E"/>
    <w:rsid w:val="009E3B5C"/>
    <w:rsid w:val="009E55D0"/>
    <w:rsid w:val="009E702F"/>
    <w:rsid w:val="009E7B54"/>
    <w:rsid w:val="00A07DA9"/>
    <w:rsid w:val="00A200CD"/>
    <w:rsid w:val="00A25FFF"/>
    <w:rsid w:val="00A43AE8"/>
    <w:rsid w:val="00A607DA"/>
    <w:rsid w:val="00A64AE2"/>
    <w:rsid w:val="00A72EDC"/>
    <w:rsid w:val="00A8314C"/>
    <w:rsid w:val="00A85815"/>
    <w:rsid w:val="00A90B4A"/>
    <w:rsid w:val="00A932A9"/>
    <w:rsid w:val="00A941D3"/>
    <w:rsid w:val="00AA0349"/>
    <w:rsid w:val="00AB0CCC"/>
    <w:rsid w:val="00AC150C"/>
    <w:rsid w:val="00AD00AE"/>
    <w:rsid w:val="00AE0F0B"/>
    <w:rsid w:val="00AF0A47"/>
    <w:rsid w:val="00B01AFE"/>
    <w:rsid w:val="00B1468A"/>
    <w:rsid w:val="00B31240"/>
    <w:rsid w:val="00B36A72"/>
    <w:rsid w:val="00B57EED"/>
    <w:rsid w:val="00B60017"/>
    <w:rsid w:val="00B622CF"/>
    <w:rsid w:val="00B67028"/>
    <w:rsid w:val="00B8523E"/>
    <w:rsid w:val="00BC1599"/>
    <w:rsid w:val="00BC7630"/>
    <w:rsid w:val="00BD3309"/>
    <w:rsid w:val="00BD3706"/>
    <w:rsid w:val="00BD4F31"/>
    <w:rsid w:val="00BE0273"/>
    <w:rsid w:val="00BE4812"/>
    <w:rsid w:val="00BF4DAB"/>
    <w:rsid w:val="00BF6C7D"/>
    <w:rsid w:val="00C13AE5"/>
    <w:rsid w:val="00C152A1"/>
    <w:rsid w:val="00C23290"/>
    <w:rsid w:val="00C540B8"/>
    <w:rsid w:val="00C5508A"/>
    <w:rsid w:val="00C56DC6"/>
    <w:rsid w:val="00C65D90"/>
    <w:rsid w:val="00C6797C"/>
    <w:rsid w:val="00C75D87"/>
    <w:rsid w:val="00C77137"/>
    <w:rsid w:val="00C8284A"/>
    <w:rsid w:val="00C85A8D"/>
    <w:rsid w:val="00C915D5"/>
    <w:rsid w:val="00CB535B"/>
    <w:rsid w:val="00CC33F4"/>
    <w:rsid w:val="00CD2B41"/>
    <w:rsid w:val="00CD378F"/>
    <w:rsid w:val="00CE0C2F"/>
    <w:rsid w:val="00CF356E"/>
    <w:rsid w:val="00D00CBE"/>
    <w:rsid w:val="00D05996"/>
    <w:rsid w:val="00D059B2"/>
    <w:rsid w:val="00D0741E"/>
    <w:rsid w:val="00D079EB"/>
    <w:rsid w:val="00D41E14"/>
    <w:rsid w:val="00D44558"/>
    <w:rsid w:val="00D46EEA"/>
    <w:rsid w:val="00D63F55"/>
    <w:rsid w:val="00D73980"/>
    <w:rsid w:val="00D80DFD"/>
    <w:rsid w:val="00D85165"/>
    <w:rsid w:val="00DA66C4"/>
    <w:rsid w:val="00DB284C"/>
    <w:rsid w:val="00DC1EE9"/>
    <w:rsid w:val="00DE5136"/>
    <w:rsid w:val="00E04039"/>
    <w:rsid w:val="00E078B8"/>
    <w:rsid w:val="00E13D63"/>
    <w:rsid w:val="00E16509"/>
    <w:rsid w:val="00E219BF"/>
    <w:rsid w:val="00E23BD0"/>
    <w:rsid w:val="00E323A4"/>
    <w:rsid w:val="00E432E1"/>
    <w:rsid w:val="00E47B93"/>
    <w:rsid w:val="00E51755"/>
    <w:rsid w:val="00E53450"/>
    <w:rsid w:val="00E70894"/>
    <w:rsid w:val="00E96882"/>
    <w:rsid w:val="00EB4DA3"/>
    <w:rsid w:val="00EB6109"/>
    <w:rsid w:val="00EC1F1E"/>
    <w:rsid w:val="00EC22B1"/>
    <w:rsid w:val="00EE4B26"/>
    <w:rsid w:val="00EE6637"/>
    <w:rsid w:val="00EF0B16"/>
    <w:rsid w:val="00EF4D6C"/>
    <w:rsid w:val="00F11F2C"/>
    <w:rsid w:val="00F14759"/>
    <w:rsid w:val="00F21D0E"/>
    <w:rsid w:val="00F23CF4"/>
    <w:rsid w:val="00F51182"/>
    <w:rsid w:val="00F53264"/>
    <w:rsid w:val="00F66709"/>
    <w:rsid w:val="00F7698D"/>
    <w:rsid w:val="00F8646A"/>
    <w:rsid w:val="00F87FC1"/>
    <w:rsid w:val="00F90892"/>
    <w:rsid w:val="00F91E35"/>
    <w:rsid w:val="00F973C1"/>
    <w:rsid w:val="00FA37F6"/>
    <w:rsid w:val="00FA45E1"/>
    <w:rsid w:val="00FA46AD"/>
    <w:rsid w:val="00FD6577"/>
    <w:rsid w:val="00FF73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37E3E11B"/>
  <w15:docId w15:val="{86C717DA-2719-4125-A0DA-B1732C6EC3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C4C5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4C5F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1C4626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E323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23A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23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23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23A4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086EAC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6EAC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E4B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4B26"/>
  </w:style>
  <w:style w:type="paragraph" w:styleId="Footer">
    <w:name w:val="footer"/>
    <w:basedOn w:val="Normal"/>
    <w:link w:val="FooterChar"/>
    <w:uiPriority w:val="99"/>
    <w:unhideWhenUsed/>
    <w:rsid w:val="00EE4B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4B26"/>
  </w:style>
  <w:style w:type="paragraph" w:styleId="NoSpacing">
    <w:name w:val="No Spacing"/>
    <w:uiPriority w:val="1"/>
    <w:qFormat/>
    <w:rsid w:val="00FA37F6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BD3309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A1B8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64F9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4F9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64F9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64F97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3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8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45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14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74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721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2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46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4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78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2290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490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397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77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19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407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079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2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52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9420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8711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43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0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58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95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223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9206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emf"/><Relationship Id="rId26" Type="http://schemas.openxmlformats.org/officeDocument/2006/relationships/image" Target="media/image16.emf"/><Relationship Id="rId3" Type="http://schemas.openxmlformats.org/officeDocument/2006/relationships/customXml" Target="../customXml/item3.xml"/><Relationship Id="rId21" Type="http://schemas.openxmlformats.org/officeDocument/2006/relationships/image" Target="media/image11.emf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emf"/><Relationship Id="rId25" Type="http://schemas.openxmlformats.org/officeDocument/2006/relationships/image" Target="media/image15.png"/><Relationship Id="rId2" Type="http://schemas.openxmlformats.org/officeDocument/2006/relationships/customXml" Target="../customXml/item2.xml"/><Relationship Id="rId16" Type="http://schemas.openxmlformats.org/officeDocument/2006/relationships/image" Target="media/image6.emf"/><Relationship Id="rId20" Type="http://schemas.openxmlformats.org/officeDocument/2006/relationships/image" Target="media/image10.png"/><Relationship Id="rId29" Type="http://schemas.openxmlformats.org/officeDocument/2006/relationships/image" Target="media/image19.e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emf"/><Relationship Id="rId24" Type="http://schemas.openxmlformats.org/officeDocument/2006/relationships/image" Target="media/image14.emf"/><Relationship Id="rId32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5.emf"/><Relationship Id="rId23" Type="http://schemas.openxmlformats.org/officeDocument/2006/relationships/image" Target="media/image13.png"/><Relationship Id="rId28" Type="http://schemas.openxmlformats.org/officeDocument/2006/relationships/image" Target="media/image18.emf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31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emf"/><Relationship Id="rId30" Type="http://schemas.openxmlformats.org/officeDocument/2006/relationships/image" Target="media/image20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7F74E3956F9064081E9E5F0C64FFDD3" ma:contentTypeVersion="8" ma:contentTypeDescription="Create a new document." ma:contentTypeScope="" ma:versionID="16c00029580e1d19fff2a945b68601e1">
  <xsd:schema xmlns:xsd="http://www.w3.org/2001/XMLSchema" xmlns:xs="http://www.w3.org/2001/XMLSchema" xmlns:p="http://schemas.microsoft.com/office/2006/metadata/properties" xmlns:ns3="94badc63-669b-4c65-a65c-d9ff3296b493" targetNamespace="http://schemas.microsoft.com/office/2006/metadata/properties" ma:root="true" ma:fieldsID="f5028393d9c131f8e416ecc59af8f087" ns3:_="">
    <xsd:import namespace="94badc63-669b-4c65-a65c-d9ff3296b49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4badc63-669b-4c65-a65c-d9ff3296b49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1A3E29-4E82-4D2A-AFFA-C938EC59981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4badc63-669b-4c65-a65c-d9ff3296b49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3FCC05D-C84F-4D54-BAD5-3BB59FB89416}">
  <ds:schemaRefs>
    <ds:schemaRef ds:uri="94badc63-669b-4c65-a65c-d9ff3296b493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D92289A0-451D-4812-886A-041350CCF0F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F4BEAE7-079E-4FFE-8EE1-0FD1419414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577</Words>
  <Characters>8994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ssey University</Company>
  <LinksUpToDate>false</LinksUpToDate>
  <CharactersWithSpaces>105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orris, Gillian</dc:creator>
  <cp:lastModifiedBy>Norris, Gillian</cp:lastModifiedBy>
  <cp:revision>2</cp:revision>
  <dcterms:created xsi:type="dcterms:W3CDTF">2019-11-27T04:53:00Z</dcterms:created>
  <dcterms:modified xsi:type="dcterms:W3CDTF">2019-11-27T0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yle">
    <vt:lpwstr>american-chemical-society</vt:lpwstr>
  </property>
  <property fmtid="{D5CDD505-2E9C-101B-9397-08002B2CF9AE}" pid="3" name="ContentTypeId">
    <vt:lpwstr>0x01010047F74E3956F9064081E9E5F0C64FFDD3</vt:lpwstr>
  </property>
</Properties>
</file>